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2B4902" w14:textId="02E94900" w:rsidR="00C7189D" w:rsidRPr="00C7189D" w:rsidRDefault="008124DF" w:rsidP="008124DF">
      <w:pPr>
        <w:spacing w:line="480" w:lineRule="auto"/>
        <w:rPr>
          <w:rFonts w:ascii="黑体" w:eastAsia="黑体" w:hAnsi="黑体"/>
          <w:b/>
          <w:bCs/>
          <w:sz w:val="32"/>
          <w:szCs w:val="32"/>
        </w:rPr>
      </w:pPr>
      <w:r>
        <w:rPr>
          <w:rFonts w:ascii="黑体" w:eastAsia="黑体" w:hAnsi="黑体" w:hint="eastAsia"/>
          <w:b/>
          <w:bCs/>
          <w:sz w:val="32"/>
          <w:szCs w:val="32"/>
        </w:rPr>
        <w:t xml:space="preserve"> </w:t>
      </w:r>
      <w:r>
        <w:rPr>
          <w:rFonts w:ascii="黑体" w:eastAsia="黑体" w:hAnsi="黑体"/>
          <w:b/>
          <w:bCs/>
          <w:sz w:val="32"/>
          <w:szCs w:val="32"/>
        </w:rPr>
        <w:t xml:space="preserve">                            </w:t>
      </w:r>
    </w:p>
    <w:p w14:paraId="17A496A1" w14:textId="0FE8CA94" w:rsidR="00E17A4A" w:rsidRPr="003C48BE" w:rsidRDefault="00586219" w:rsidP="001410C6">
      <w:pPr>
        <w:spacing w:line="480" w:lineRule="auto"/>
        <w:jc w:val="center"/>
        <w:rPr>
          <w:rFonts w:ascii="黑体" w:eastAsia="黑体" w:hAnsi="黑体"/>
          <w:b/>
          <w:bCs/>
          <w:sz w:val="32"/>
          <w:szCs w:val="32"/>
        </w:rPr>
      </w:pPr>
      <w:bookmarkStart w:id="0" w:name="_Hlk36633016"/>
      <w:r w:rsidRPr="003C48BE">
        <w:rPr>
          <w:rFonts w:ascii="黑体" w:eastAsia="黑体" w:hAnsi="黑体"/>
          <w:b/>
          <w:bCs/>
          <w:sz w:val="32"/>
          <w:szCs w:val="32"/>
        </w:rPr>
        <w:t>国内外运动干预近视研究进展</w:t>
      </w:r>
      <w:r w:rsidR="0088524C" w:rsidRPr="003C48BE">
        <w:rPr>
          <w:rFonts w:ascii="黑体" w:eastAsia="黑体" w:hAnsi="黑体" w:hint="eastAsia"/>
          <w:b/>
          <w:bCs/>
          <w:sz w:val="32"/>
          <w:szCs w:val="32"/>
        </w:rPr>
        <w:t>的</w:t>
      </w:r>
      <w:r w:rsidR="002A1978" w:rsidRPr="003C48BE">
        <w:rPr>
          <w:rFonts w:ascii="黑体" w:eastAsia="黑体" w:hAnsi="黑体"/>
          <w:b/>
          <w:bCs/>
          <w:sz w:val="32"/>
          <w:szCs w:val="32"/>
        </w:rPr>
        <w:t>可视化</w:t>
      </w:r>
      <w:r w:rsidR="00AF0B98">
        <w:rPr>
          <w:rFonts w:ascii="黑体" w:eastAsia="黑体" w:hAnsi="黑体" w:hint="eastAsia"/>
          <w:b/>
          <w:bCs/>
          <w:sz w:val="32"/>
          <w:szCs w:val="32"/>
        </w:rPr>
        <w:t>分析</w:t>
      </w:r>
    </w:p>
    <w:bookmarkEnd w:id="0"/>
    <w:p w14:paraId="20334AA0" w14:textId="2BD500C2" w:rsidR="00586219" w:rsidRPr="003C48BE" w:rsidRDefault="001410C6" w:rsidP="00E21A4C">
      <w:pPr>
        <w:jc w:val="center"/>
        <w:rPr>
          <w:rFonts w:ascii="仿宋" w:eastAsia="仿宋" w:hAnsi="仿宋"/>
          <w:sz w:val="28"/>
          <w:szCs w:val="28"/>
        </w:rPr>
      </w:pPr>
      <w:r w:rsidRPr="003C48BE">
        <w:rPr>
          <w:rFonts w:ascii="仿宋" w:eastAsia="仿宋" w:hAnsi="仿宋"/>
          <w:sz w:val="28"/>
          <w:szCs w:val="28"/>
        </w:rPr>
        <w:t>邓慧竹</w:t>
      </w:r>
      <w:r w:rsidR="0014435A">
        <w:rPr>
          <w:rStyle w:val="aa"/>
          <w:rFonts w:ascii="仿宋" w:eastAsia="仿宋" w:hAnsi="仿宋"/>
          <w:sz w:val="28"/>
          <w:szCs w:val="28"/>
        </w:rPr>
        <w:footnoteReference w:id="1"/>
      </w:r>
    </w:p>
    <w:p w14:paraId="02FB2E35" w14:textId="4D29C634" w:rsidR="001410C6" w:rsidRPr="003C48BE" w:rsidRDefault="0014435A" w:rsidP="00E21A4C">
      <w:pPr>
        <w:spacing w:line="480" w:lineRule="auto"/>
        <w:jc w:val="center"/>
        <w:rPr>
          <w:rFonts w:ascii="宋体" w:hAnsi="宋体"/>
          <w:sz w:val="24"/>
        </w:rPr>
      </w:pPr>
      <w:r>
        <w:rPr>
          <w:rFonts w:ascii="宋体" w:hAnsi="宋体" w:hint="eastAsia"/>
          <w:sz w:val="24"/>
        </w:rPr>
        <w:t>（</w:t>
      </w:r>
      <w:r w:rsidR="00E21A4C" w:rsidRPr="003C48BE">
        <w:rPr>
          <w:rFonts w:ascii="宋体" w:hAnsi="宋体"/>
          <w:sz w:val="24"/>
        </w:rPr>
        <w:t>山西师范大学体育学院</w:t>
      </w:r>
      <w:r>
        <w:rPr>
          <w:rFonts w:ascii="宋体" w:hAnsi="宋体" w:hint="eastAsia"/>
          <w:sz w:val="24"/>
        </w:rPr>
        <w:t>,山西 临汾0</w:t>
      </w:r>
      <w:r>
        <w:rPr>
          <w:rFonts w:ascii="宋体" w:hAnsi="宋体"/>
          <w:sz w:val="24"/>
        </w:rPr>
        <w:t>41000</w:t>
      </w:r>
      <w:r>
        <w:rPr>
          <w:rFonts w:ascii="宋体" w:hAnsi="宋体" w:hint="eastAsia"/>
          <w:sz w:val="24"/>
        </w:rPr>
        <w:t>）</w:t>
      </w:r>
    </w:p>
    <w:p w14:paraId="2E45BF3D" w14:textId="77777777" w:rsidR="00CF1F8D" w:rsidRPr="003C48BE" w:rsidRDefault="00CF1F8D" w:rsidP="00CF1F8D">
      <w:pPr>
        <w:spacing w:line="480" w:lineRule="auto"/>
        <w:jc w:val="center"/>
        <w:rPr>
          <w:rFonts w:ascii="黑体" w:eastAsia="黑体" w:hAnsi="黑体"/>
          <w:b/>
          <w:bCs/>
          <w:sz w:val="32"/>
          <w:szCs w:val="32"/>
        </w:rPr>
      </w:pPr>
      <w:r w:rsidRPr="003C48BE">
        <w:rPr>
          <w:rFonts w:ascii="黑体" w:eastAsia="黑体" w:hAnsi="黑体"/>
          <w:b/>
          <w:bCs/>
          <w:sz w:val="32"/>
          <w:szCs w:val="32"/>
        </w:rPr>
        <w:t>Visualization Research on Progress of Sports Intervention Myopia at Home</w:t>
      </w:r>
      <w:bookmarkStart w:id="1" w:name="_GoBack"/>
      <w:bookmarkEnd w:id="1"/>
      <w:r w:rsidRPr="003C48BE">
        <w:rPr>
          <w:rFonts w:ascii="黑体" w:eastAsia="黑体" w:hAnsi="黑体"/>
          <w:b/>
          <w:bCs/>
          <w:sz w:val="32"/>
          <w:szCs w:val="32"/>
        </w:rPr>
        <w:t xml:space="preserve"> and Abroad</w:t>
      </w:r>
    </w:p>
    <w:p w14:paraId="44C64E91" w14:textId="77777777" w:rsidR="00CF1F8D" w:rsidRPr="003C48BE" w:rsidRDefault="00CF1F8D" w:rsidP="00CF1F8D">
      <w:pPr>
        <w:jc w:val="center"/>
        <w:rPr>
          <w:rFonts w:ascii="仿宋" w:eastAsia="仿宋" w:hAnsi="仿宋"/>
          <w:sz w:val="28"/>
          <w:szCs w:val="28"/>
        </w:rPr>
      </w:pPr>
      <w:r w:rsidRPr="003C48BE">
        <w:rPr>
          <w:rFonts w:ascii="仿宋" w:eastAsia="仿宋" w:hAnsi="仿宋"/>
          <w:sz w:val="28"/>
          <w:szCs w:val="28"/>
        </w:rPr>
        <w:t xml:space="preserve">Deng </w:t>
      </w:r>
      <w:proofErr w:type="spellStart"/>
      <w:r w:rsidRPr="003C48BE">
        <w:rPr>
          <w:rFonts w:ascii="仿宋" w:eastAsia="仿宋" w:hAnsi="仿宋"/>
          <w:sz w:val="28"/>
          <w:szCs w:val="28"/>
        </w:rPr>
        <w:t>huizhu</w:t>
      </w:r>
      <w:proofErr w:type="spellEnd"/>
    </w:p>
    <w:p w14:paraId="06C0EE7D" w14:textId="77777777" w:rsidR="00CF1F8D" w:rsidRPr="0014435A" w:rsidRDefault="00CF1F8D" w:rsidP="00CF1F8D">
      <w:pPr>
        <w:spacing w:line="480" w:lineRule="auto"/>
        <w:jc w:val="center"/>
        <w:rPr>
          <w:rFonts w:ascii="宋体" w:hAnsi="宋体"/>
          <w:sz w:val="24"/>
        </w:rPr>
      </w:pPr>
      <w:r>
        <w:rPr>
          <w:rFonts w:ascii="宋体" w:hAnsi="宋体"/>
          <w:sz w:val="24"/>
        </w:rPr>
        <w:t>(</w:t>
      </w:r>
      <w:r w:rsidRPr="003C48BE">
        <w:rPr>
          <w:rFonts w:ascii="宋体" w:hAnsi="宋体"/>
          <w:sz w:val="24"/>
        </w:rPr>
        <w:t xml:space="preserve">PE College of Shanxi Normal </w:t>
      </w:r>
      <w:proofErr w:type="spellStart"/>
      <w:r w:rsidRPr="003C48BE">
        <w:rPr>
          <w:rFonts w:ascii="宋体" w:hAnsi="宋体"/>
          <w:sz w:val="24"/>
        </w:rPr>
        <w:t>University</w:t>
      </w:r>
      <w:r>
        <w:rPr>
          <w:rFonts w:ascii="宋体" w:hAnsi="宋体"/>
          <w:sz w:val="24"/>
        </w:rPr>
        <w:t>,Shanxi</w:t>
      </w:r>
      <w:proofErr w:type="spellEnd"/>
      <w:r>
        <w:rPr>
          <w:rFonts w:ascii="宋体" w:hAnsi="宋体"/>
          <w:sz w:val="24"/>
        </w:rPr>
        <w:t xml:space="preserve"> </w:t>
      </w:r>
      <w:proofErr w:type="spellStart"/>
      <w:r>
        <w:rPr>
          <w:rFonts w:ascii="宋体" w:hAnsi="宋体"/>
          <w:sz w:val="24"/>
        </w:rPr>
        <w:t>L</w:t>
      </w:r>
      <w:r>
        <w:rPr>
          <w:rFonts w:ascii="宋体" w:hAnsi="宋体" w:hint="eastAsia"/>
          <w:sz w:val="24"/>
        </w:rPr>
        <w:t>infen</w:t>
      </w:r>
      <w:proofErr w:type="spellEnd"/>
      <w:r>
        <w:rPr>
          <w:rFonts w:ascii="宋体" w:hAnsi="宋体" w:hint="eastAsia"/>
          <w:sz w:val="24"/>
        </w:rPr>
        <w:t>，</w:t>
      </w:r>
      <w:r>
        <w:rPr>
          <w:rFonts w:ascii="宋体" w:hAnsi="宋体"/>
          <w:sz w:val="24"/>
        </w:rPr>
        <w:t>041000</w:t>
      </w:r>
      <w:r>
        <w:rPr>
          <w:rFonts w:ascii="宋体" w:hAnsi="宋体" w:hint="eastAsia"/>
          <w:sz w:val="24"/>
        </w:rPr>
        <w:t>)</w:t>
      </w:r>
    </w:p>
    <w:p w14:paraId="7D04594B" w14:textId="77777777" w:rsidR="00E21A4C" w:rsidRPr="00CF1F8D" w:rsidRDefault="00E21A4C" w:rsidP="00E21A4C">
      <w:pPr>
        <w:jc w:val="center"/>
        <w:rPr>
          <w:rFonts w:ascii="宋体" w:hAnsi="宋体"/>
          <w:sz w:val="24"/>
        </w:rPr>
      </w:pPr>
    </w:p>
    <w:p w14:paraId="6E95198D" w14:textId="1A630326" w:rsidR="00586219" w:rsidRPr="003C48BE" w:rsidRDefault="00586219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b/>
          <w:bCs/>
          <w:sz w:val="24"/>
        </w:rPr>
        <w:t>摘要</w:t>
      </w:r>
      <w:r w:rsidR="00ED4711" w:rsidRPr="003C48BE">
        <w:rPr>
          <w:rFonts w:ascii="宋体" w:hAnsi="宋体"/>
          <w:b/>
          <w:bCs/>
          <w:sz w:val="24"/>
        </w:rPr>
        <w:t xml:space="preserve"> 目的</w:t>
      </w:r>
      <w:r w:rsidR="00ED4711" w:rsidRPr="003C48BE">
        <w:rPr>
          <w:rFonts w:ascii="宋体" w:hAnsi="宋体"/>
          <w:sz w:val="24"/>
        </w:rPr>
        <w:t xml:space="preserve"> </w:t>
      </w:r>
      <w:r w:rsidR="003020D0" w:rsidRPr="003C48BE">
        <w:rPr>
          <w:rFonts w:ascii="宋体" w:hAnsi="宋体"/>
          <w:sz w:val="24"/>
        </w:rPr>
        <w:t>通过分析国内外运动干预近视的研究进展，</w:t>
      </w:r>
      <w:r w:rsidR="00DA40FC" w:rsidRPr="003C48BE">
        <w:rPr>
          <w:rFonts w:ascii="宋体" w:hAnsi="宋体"/>
          <w:sz w:val="24"/>
        </w:rPr>
        <w:t>为</w:t>
      </w:r>
      <w:r w:rsidR="003020D0" w:rsidRPr="003C48BE">
        <w:rPr>
          <w:rFonts w:ascii="宋体" w:hAnsi="宋体"/>
          <w:sz w:val="24"/>
        </w:rPr>
        <w:t>我国运动干预近视的研究</w:t>
      </w:r>
      <w:r w:rsidR="00DA40FC" w:rsidRPr="003C48BE">
        <w:rPr>
          <w:rFonts w:ascii="宋体" w:hAnsi="宋体"/>
          <w:sz w:val="24"/>
        </w:rPr>
        <w:t>提供理论支撑</w:t>
      </w:r>
      <w:r w:rsidR="003020D0" w:rsidRPr="003C48BE">
        <w:rPr>
          <w:rFonts w:ascii="宋体" w:hAnsi="宋体"/>
          <w:sz w:val="24"/>
        </w:rPr>
        <w:t xml:space="preserve">。 </w:t>
      </w:r>
      <w:r w:rsidR="003020D0" w:rsidRPr="003C48BE">
        <w:rPr>
          <w:rFonts w:ascii="宋体" w:hAnsi="宋体"/>
          <w:b/>
          <w:bCs/>
          <w:sz w:val="24"/>
        </w:rPr>
        <w:t>方法</w:t>
      </w:r>
      <w:r w:rsidR="003020D0" w:rsidRPr="003C48BE">
        <w:rPr>
          <w:rFonts w:ascii="宋体" w:hAnsi="宋体"/>
          <w:sz w:val="24"/>
        </w:rPr>
        <w:t xml:space="preserve"> 以CNKI、Web of Science数据库</w:t>
      </w:r>
      <w:r w:rsidR="00487D00" w:rsidRPr="003C48BE">
        <w:rPr>
          <w:rFonts w:ascii="宋体" w:hAnsi="宋体"/>
          <w:sz w:val="24"/>
        </w:rPr>
        <w:t>共297篇</w:t>
      </w:r>
      <w:r w:rsidR="003020D0" w:rsidRPr="003C48BE">
        <w:rPr>
          <w:rFonts w:ascii="宋体" w:hAnsi="宋体"/>
          <w:sz w:val="24"/>
        </w:rPr>
        <w:t>数据依据，采用Cite Space 5.0 R1制作机构、作者、关键词聚类图、关键词突现以及关键词时区图。</w:t>
      </w:r>
      <w:r w:rsidR="003020D0" w:rsidRPr="003C48BE">
        <w:rPr>
          <w:rFonts w:ascii="宋体" w:hAnsi="宋体"/>
          <w:b/>
          <w:bCs/>
          <w:sz w:val="24"/>
        </w:rPr>
        <w:t>结果</w:t>
      </w:r>
      <w:r w:rsidR="003020D0" w:rsidRPr="003C48BE">
        <w:rPr>
          <w:rFonts w:ascii="宋体" w:hAnsi="宋体"/>
          <w:sz w:val="24"/>
        </w:rPr>
        <w:t xml:space="preserve"> </w:t>
      </w:r>
      <w:r w:rsidR="00E41BCF" w:rsidRPr="003C48BE">
        <w:rPr>
          <w:rFonts w:ascii="宋体" w:hAnsi="宋体"/>
          <w:sz w:val="24"/>
        </w:rPr>
        <w:t>我国发文量前三的机构教育部体育卫生与艺术教育、云南师范大学体育学院、丽水市人民医院；国外发文量前三的机构是Natl Univ Singapore 、Capital Med Univ 、Cardiff Univ；我国高产作者前3分别是刘立京 、樊泽民 、蔡赓。国外前3的作者是Pavan A 、Campana G 、Goldschmidt E</w:t>
      </w:r>
      <w:r w:rsidR="00D26FF9" w:rsidRPr="003C48BE">
        <w:rPr>
          <w:rFonts w:ascii="宋体" w:hAnsi="宋体"/>
          <w:sz w:val="24"/>
        </w:rPr>
        <w:t>；</w:t>
      </w:r>
      <w:r w:rsidR="00487D00" w:rsidRPr="003C48BE">
        <w:rPr>
          <w:rFonts w:ascii="宋体" w:hAnsi="宋体"/>
          <w:sz w:val="24"/>
        </w:rPr>
        <w:t xml:space="preserve"> 我国的研究热点主要集中在</w:t>
      </w:r>
      <w:r w:rsidR="009F5762" w:rsidRPr="003C48BE">
        <w:rPr>
          <w:rFonts w:ascii="宋体" w:hAnsi="宋体" w:hint="eastAsia"/>
          <w:sz w:val="24"/>
        </w:rPr>
        <w:t>“</w:t>
      </w:r>
      <w:r w:rsidR="009F5762" w:rsidRPr="003C48BE">
        <w:rPr>
          <w:rFonts w:ascii="宋体" w:hAnsi="宋体"/>
          <w:sz w:val="24"/>
        </w:rPr>
        <w:t>青少年</w:t>
      </w:r>
      <w:r w:rsidR="009F5762" w:rsidRPr="003C48BE">
        <w:rPr>
          <w:rFonts w:ascii="宋体" w:hAnsi="宋体" w:hint="eastAsia"/>
          <w:sz w:val="24"/>
        </w:rPr>
        <w:t>”</w:t>
      </w:r>
      <w:r w:rsidR="00487D00" w:rsidRPr="003C48BE">
        <w:rPr>
          <w:rFonts w:ascii="宋体" w:hAnsi="宋体"/>
          <w:sz w:val="24"/>
        </w:rPr>
        <w:t>、</w:t>
      </w:r>
      <w:r w:rsidR="009F5762" w:rsidRPr="003C48BE">
        <w:rPr>
          <w:rFonts w:ascii="宋体" w:hAnsi="宋体" w:hint="eastAsia"/>
          <w:sz w:val="24"/>
        </w:rPr>
        <w:t>“</w:t>
      </w:r>
      <w:r w:rsidR="009F5762" w:rsidRPr="003C48BE">
        <w:rPr>
          <w:rFonts w:ascii="宋体" w:hAnsi="宋体"/>
          <w:sz w:val="24"/>
        </w:rPr>
        <w:t>体育运动</w:t>
      </w:r>
      <w:r w:rsidR="009F5762" w:rsidRPr="003C48BE">
        <w:rPr>
          <w:rFonts w:ascii="宋体" w:hAnsi="宋体" w:hint="eastAsia"/>
          <w:sz w:val="24"/>
        </w:rPr>
        <w:t>”</w:t>
      </w:r>
      <w:r w:rsidR="00487D00" w:rsidRPr="003C48BE">
        <w:rPr>
          <w:rFonts w:ascii="宋体" w:hAnsi="宋体"/>
          <w:sz w:val="24"/>
        </w:rPr>
        <w:t>、</w:t>
      </w:r>
      <w:r w:rsidR="009F5762" w:rsidRPr="003C48BE">
        <w:rPr>
          <w:rFonts w:ascii="宋体" w:hAnsi="宋体" w:hint="eastAsia"/>
          <w:sz w:val="24"/>
        </w:rPr>
        <w:t>“</w:t>
      </w:r>
      <w:r w:rsidR="009F5762" w:rsidRPr="003C48BE">
        <w:rPr>
          <w:rFonts w:ascii="宋体" w:hAnsi="宋体"/>
          <w:sz w:val="24"/>
        </w:rPr>
        <w:t>高度近视</w:t>
      </w:r>
      <w:r w:rsidR="009F5762" w:rsidRPr="003C48BE">
        <w:rPr>
          <w:rFonts w:ascii="宋体" w:hAnsi="宋体" w:hint="eastAsia"/>
          <w:sz w:val="24"/>
        </w:rPr>
        <w:t>”</w:t>
      </w:r>
      <w:r w:rsidR="00487D00" w:rsidRPr="003C48BE">
        <w:rPr>
          <w:rFonts w:ascii="宋体" w:hAnsi="宋体"/>
          <w:sz w:val="24"/>
        </w:rPr>
        <w:t>等方面</w:t>
      </w:r>
      <w:r w:rsidR="004E7793" w:rsidRPr="003C48BE">
        <w:rPr>
          <w:rFonts w:ascii="宋体" w:hAnsi="宋体"/>
          <w:sz w:val="24"/>
        </w:rPr>
        <w:t>。</w:t>
      </w:r>
      <w:r w:rsidR="00487D00" w:rsidRPr="003C48BE">
        <w:rPr>
          <w:rFonts w:ascii="宋体" w:hAnsi="宋体"/>
          <w:sz w:val="24"/>
        </w:rPr>
        <w:t>国外研究热点集中</w:t>
      </w:r>
      <w:r w:rsidR="009F5762" w:rsidRPr="003C48BE">
        <w:rPr>
          <w:rFonts w:ascii="宋体" w:hAnsi="宋体" w:hint="eastAsia"/>
          <w:sz w:val="24"/>
        </w:rPr>
        <w:t>“</w:t>
      </w:r>
      <w:r w:rsidR="009F5762" w:rsidRPr="003C48BE">
        <w:rPr>
          <w:rFonts w:ascii="宋体" w:hAnsi="宋体"/>
          <w:sz w:val="24"/>
        </w:rPr>
        <w:t>school children</w:t>
      </w:r>
      <w:r w:rsidR="009F5762" w:rsidRPr="003C48BE">
        <w:rPr>
          <w:rFonts w:ascii="宋体" w:hAnsi="宋体" w:hint="eastAsia"/>
          <w:sz w:val="24"/>
        </w:rPr>
        <w:t>”</w:t>
      </w:r>
      <w:r w:rsidR="004E7793" w:rsidRPr="003C48BE">
        <w:rPr>
          <w:rFonts w:ascii="宋体" w:hAnsi="宋体"/>
          <w:sz w:val="24"/>
        </w:rPr>
        <w:t>、</w:t>
      </w:r>
      <w:r w:rsidR="009F5762" w:rsidRPr="003C48BE">
        <w:rPr>
          <w:rFonts w:ascii="宋体" w:hAnsi="宋体" w:hint="eastAsia"/>
          <w:sz w:val="24"/>
        </w:rPr>
        <w:t>“population”“</w:t>
      </w:r>
      <w:r w:rsidR="009F5762" w:rsidRPr="003C48BE">
        <w:rPr>
          <w:rFonts w:ascii="宋体" w:hAnsi="宋体"/>
          <w:sz w:val="24"/>
        </w:rPr>
        <w:t>prospective cohort</w:t>
      </w:r>
      <w:r w:rsidR="009F5762" w:rsidRPr="003C48BE">
        <w:rPr>
          <w:rFonts w:ascii="宋体" w:hAnsi="宋体" w:hint="eastAsia"/>
          <w:sz w:val="24"/>
        </w:rPr>
        <w:t>”</w:t>
      </w:r>
      <w:r w:rsidR="004E7793" w:rsidRPr="003C48BE">
        <w:rPr>
          <w:rFonts w:ascii="宋体" w:hAnsi="宋体"/>
          <w:sz w:val="24"/>
        </w:rPr>
        <w:t>等方面。</w:t>
      </w:r>
      <w:r w:rsidR="00625296" w:rsidRPr="003C48BE">
        <w:rPr>
          <w:rFonts w:ascii="宋体" w:hAnsi="宋体"/>
          <w:b/>
          <w:bCs/>
          <w:sz w:val="24"/>
        </w:rPr>
        <w:t xml:space="preserve">结论 </w:t>
      </w:r>
      <w:r w:rsidR="00625296" w:rsidRPr="003C48BE">
        <w:rPr>
          <w:rFonts w:ascii="宋体" w:hAnsi="宋体"/>
          <w:sz w:val="24"/>
        </w:rPr>
        <w:t>国内外有关运动干预近视的研究持续增加。</w:t>
      </w:r>
      <w:r w:rsidR="009F5762" w:rsidRPr="003C48BE">
        <w:rPr>
          <w:rFonts w:ascii="宋体" w:hAnsi="宋体" w:hint="eastAsia"/>
          <w:sz w:val="24"/>
        </w:rPr>
        <w:t>国内外</w:t>
      </w:r>
      <w:r w:rsidR="009F5762" w:rsidRPr="003C48BE">
        <w:rPr>
          <w:rFonts w:ascii="宋体" w:hAnsi="宋体"/>
          <w:sz w:val="24"/>
        </w:rPr>
        <w:t>研究关注的热点对象</w:t>
      </w:r>
      <w:r w:rsidR="00625296" w:rsidRPr="003C48BE">
        <w:rPr>
          <w:rFonts w:ascii="宋体" w:hAnsi="宋体"/>
          <w:sz w:val="24"/>
        </w:rPr>
        <w:t>学生和青少年群体</w:t>
      </w:r>
      <w:r w:rsidR="008124DF">
        <w:rPr>
          <w:rFonts w:ascii="宋体" w:hAnsi="宋体" w:hint="eastAsia"/>
          <w:sz w:val="24"/>
        </w:rPr>
        <w:t>。</w:t>
      </w:r>
      <w:r w:rsidR="009F5762" w:rsidRPr="003C48BE">
        <w:rPr>
          <w:rFonts w:ascii="宋体" w:hAnsi="宋体"/>
          <w:sz w:val="24"/>
        </w:rPr>
        <w:t xml:space="preserve"> </w:t>
      </w:r>
    </w:p>
    <w:p w14:paraId="5149F6BE" w14:textId="21F4F5B5" w:rsidR="0024611D" w:rsidRPr="003C48BE" w:rsidRDefault="0024611D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关键词 </w:t>
      </w:r>
      <w:r w:rsidR="002A1978" w:rsidRPr="003C48BE">
        <w:rPr>
          <w:rFonts w:ascii="宋体" w:hAnsi="宋体"/>
          <w:sz w:val="24"/>
        </w:rPr>
        <w:t>近视；运动；可视化</w:t>
      </w:r>
    </w:p>
    <w:p w14:paraId="4ED30A1A" w14:textId="29FC20C7" w:rsidR="00586219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 xml:space="preserve">1 </w:t>
      </w:r>
      <w:r w:rsidR="00556DB9" w:rsidRPr="003C48BE">
        <w:rPr>
          <w:rFonts w:ascii="黑体" w:eastAsia="黑体" w:hAnsi="黑体" w:hint="eastAsia"/>
          <w:b/>
          <w:bCs/>
          <w:sz w:val="28"/>
          <w:szCs w:val="28"/>
        </w:rPr>
        <w:t>引言</w:t>
      </w:r>
    </w:p>
    <w:p w14:paraId="11375719" w14:textId="1A1041BC" w:rsidR="00586219" w:rsidRPr="003C48BE" w:rsidRDefault="00C318F6" w:rsidP="007D7D3B">
      <w:pPr>
        <w:spacing w:beforeLines="50" w:before="156" w:afterLines="50" w:after="156"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lastRenderedPageBreak/>
        <w:t xml:space="preserve">    近视具体指</w:t>
      </w:r>
      <w:r w:rsidR="005C0A70" w:rsidRPr="003C48BE">
        <w:rPr>
          <w:rFonts w:ascii="宋体" w:hAnsi="宋体"/>
          <w:sz w:val="24"/>
        </w:rPr>
        <w:t>一种屈光不正</w:t>
      </w:r>
      <w:r w:rsidRPr="003C48BE">
        <w:rPr>
          <w:rFonts w:ascii="宋体" w:hAnsi="宋体"/>
          <w:sz w:val="24"/>
        </w:rPr>
        <w:t>，</w:t>
      </w:r>
      <w:r w:rsidR="005C0A70" w:rsidRPr="003C48BE">
        <w:rPr>
          <w:rFonts w:ascii="宋体" w:hAnsi="宋体"/>
          <w:sz w:val="24"/>
        </w:rPr>
        <w:t>当眼球调节放松时，与平行视轴的光线进入眼球被聚焦在视网膜前</w:t>
      </w:r>
      <w:r w:rsidR="005C0A70" w:rsidRPr="003C48BE">
        <w:rPr>
          <w:rFonts w:ascii="宋体" w:hAnsi="宋体"/>
          <w:sz w:val="24"/>
        </w:rPr>
        <w:fldChar w:fldCharType="begin"/>
      </w:r>
      <w:r w:rsidR="005C0A70" w:rsidRPr="003C48BE">
        <w:rPr>
          <w:rFonts w:ascii="宋体" w:hAnsi="宋体"/>
          <w:sz w:val="24"/>
        </w:rPr>
        <w:instrText xml:space="preserve"> ADDIN EN.CITE &lt;EndNote&gt;&lt;Cite&gt;&lt;Author&gt;魏瑞华&lt;/Author&gt;&lt;Year&gt;2019&lt;/Year&gt;&lt;RecNum&gt;60&lt;/RecNum&gt;&lt;DisplayText&gt;&lt;style face="superscript"&gt;[1]&lt;/style&gt;&lt;/DisplayText&gt;&lt;record&gt;&lt;rec-number&gt;60&lt;/rec-number&gt;&lt;foreign-keys&gt;&lt;key app="EN" db-id="fe29fswx60drw8eassxxzpx3eew99aw2dert" timestamp="1567583157"&gt;60&lt;/key&gt;&lt;/foreign-keys&gt;&lt;ref-type name="Journal Article"&gt;17&lt;/ref-type&gt;&lt;contributors&gt;&lt;authors&gt;&lt;author&gt;&lt;style face="normal" font="default" charset="134" size="100%"&gt;魏瑞华&lt;/style&gt;&lt;/author&gt;&lt;author&gt;&lt;style face="normal" font="default" charset="134" size="100%"&gt;鹿大千&lt;/style&gt;&lt;/author&gt;&lt;author&gt;&lt;style face="normal" font="default" charset="134" size="100%"&gt;金楠&lt;/style&gt;&lt;/author&gt;&lt;author&gt;&lt;style face="normal" font="default" charset="134" size="100%"&gt;杜蓓&lt;/style&gt;&lt;/author&gt;&lt;/authors&gt;&lt;/contributors&gt;&lt;auth-address&gt;&lt;style face="normal" font="default" charset="134" size="100%"&gt;天津医科大学眼科医院、眼视光学院、眼科研究所&lt;/style&gt;&lt;style face="normal" font="default" size="100%"&gt;,&lt;/style&gt;&lt;style face="normal" font="default" charset="134" size="100%"&gt;天津市视网膜功能与疾病重点实验室&lt;/style&gt;&lt;style face="normal" font="default" size="100%"&gt;;&lt;/style&gt;&lt;/auth-address&gt;&lt;titles&gt;&lt;title&gt;&lt;style face="normal" font="default" charset="134" size="100%"&gt;国际近视研究学会&lt;/style&gt;&lt;style face="normal" font="default" size="100%"&gt;(IMI)&lt;/style&gt;&lt;style face="normal" font="default" charset="134" size="100%"&gt;近视防控研究白皮书解读&lt;/style&gt;&lt;/title&gt;&lt;secondary-title&gt;&lt;style face="normal" font="default" charset="134" size="100%"&gt;眼科新进展&lt;/style&gt;&lt;/secondary-title&gt;&lt;/titles&gt;&lt;periodical&gt;&lt;full-title&gt;眼科新进展&lt;/full-title&gt;&lt;/periodical&gt;&lt;pages&gt;701-713&lt;/pages&gt;&lt;volume&gt;39&lt;/volume&gt;&lt;number&gt;08&lt;/number&gt;&lt;keywords&gt;&lt;keyword&gt;近视&lt;/keyword&gt;&lt;keyword&gt;近视防控&lt;/keyword&gt;&lt;keyword&gt;国际近视研究学会&lt;/keyword&gt;&lt;/keywords&gt;&lt;dates&gt;&lt;year&gt;2019&lt;/year&gt;&lt;/dates&gt;&lt;isbn&gt;1003-5141&lt;/isbn&gt;&lt;call-num&gt;41-1105/R&lt;/call-num&gt;&lt;urls&gt;&lt;/urls&gt;&lt;remote-database-provider&gt;Cnki&lt;/remote-database-provider&gt;&lt;/record&gt;&lt;/Cite&gt;&lt;/EndNote&gt;</w:instrText>
      </w:r>
      <w:r w:rsidR="005C0A70" w:rsidRPr="003C48BE">
        <w:rPr>
          <w:rFonts w:ascii="宋体" w:hAnsi="宋体"/>
          <w:sz w:val="24"/>
        </w:rPr>
        <w:fldChar w:fldCharType="separate"/>
      </w:r>
      <w:r w:rsidR="005C0A70" w:rsidRPr="003C48BE">
        <w:rPr>
          <w:rFonts w:ascii="宋体" w:hAnsi="宋体"/>
          <w:noProof/>
          <w:sz w:val="24"/>
          <w:vertAlign w:val="superscript"/>
        </w:rPr>
        <w:t>[1]</w:t>
      </w:r>
      <w:r w:rsidR="005C0A70" w:rsidRPr="003C48BE">
        <w:rPr>
          <w:rFonts w:ascii="宋体" w:hAnsi="宋体"/>
          <w:sz w:val="24"/>
        </w:rPr>
        <w:fldChar w:fldCharType="end"/>
      </w:r>
      <w:r w:rsidR="005C0A70" w:rsidRPr="003C48BE">
        <w:rPr>
          <w:rFonts w:ascii="宋体" w:hAnsi="宋体"/>
          <w:sz w:val="24"/>
        </w:rPr>
        <w:t>。一项研究表明，</w:t>
      </w:r>
      <w:r w:rsidR="00E01345" w:rsidRPr="003C48BE">
        <w:rPr>
          <w:rFonts w:ascii="宋体" w:hAnsi="宋体"/>
          <w:sz w:val="24"/>
        </w:rPr>
        <w:t xml:space="preserve"> </w:t>
      </w:r>
      <w:r w:rsidR="005C0A70" w:rsidRPr="003C48BE">
        <w:rPr>
          <w:rFonts w:ascii="宋体" w:hAnsi="宋体"/>
          <w:sz w:val="24"/>
        </w:rPr>
        <w:t>2050年全球受到近视影响的人口预计达到全球人口的一半</w:t>
      </w:r>
      <w:r w:rsidR="00E01345" w:rsidRPr="003C48BE">
        <w:rPr>
          <w:rFonts w:ascii="宋体" w:hAnsi="宋体" w:hint="eastAsia"/>
          <w:sz w:val="24"/>
        </w:rPr>
        <w:t>左右</w:t>
      </w:r>
      <w:r w:rsidR="008271BC" w:rsidRPr="003C48BE">
        <w:rPr>
          <w:rFonts w:ascii="宋体" w:hAnsi="宋体"/>
          <w:sz w:val="24"/>
        </w:rPr>
        <w:fldChar w:fldCharType="begin">
          <w:fldData xml:space="preserve">PEVuZE5vdGU+PENpdGU+PEF1dGhvcj5Ib2xkZW48L0F1dGhvcj48WWVhcj4yMDE2PC9ZZWFyPjxS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==
</w:fldData>
        </w:fldChar>
      </w:r>
      <w:r w:rsidR="00E01345" w:rsidRPr="003C48BE">
        <w:rPr>
          <w:rFonts w:ascii="宋体" w:hAnsi="宋体"/>
          <w:sz w:val="24"/>
        </w:rPr>
        <w:instrText xml:space="preserve"> ADDIN EN.CITE </w:instrText>
      </w:r>
      <w:r w:rsidR="00E01345" w:rsidRPr="003C48BE">
        <w:rPr>
          <w:rFonts w:ascii="宋体" w:hAnsi="宋体"/>
          <w:sz w:val="24"/>
        </w:rPr>
        <w:fldChar w:fldCharType="begin">
          <w:fldData xml:space="preserve">PEVuZE5vdGU+PENpdGU+PEF1dGhvcj5Ib2xkZW48L0F1dGhvcj48WWVhcj4yMDE2PC9ZZWFyPjxS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==
</w:fldData>
        </w:fldChar>
      </w:r>
      <w:r w:rsidR="00E01345" w:rsidRPr="003C48BE">
        <w:rPr>
          <w:rFonts w:ascii="宋体" w:hAnsi="宋体"/>
          <w:sz w:val="24"/>
        </w:rPr>
        <w:instrText xml:space="preserve"> ADDIN EN.CITE.DATA </w:instrText>
      </w:r>
      <w:r w:rsidR="00E01345" w:rsidRPr="003C48BE">
        <w:rPr>
          <w:rFonts w:ascii="宋体" w:hAnsi="宋体"/>
          <w:sz w:val="24"/>
        </w:rPr>
      </w:r>
      <w:r w:rsidR="00E01345" w:rsidRPr="003C48BE">
        <w:rPr>
          <w:rFonts w:ascii="宋体" w:hAnsi="宋体"/>
          <w:sz w:val="24"/>
        </w:rPr>
        <w:fldChar w:fldCharType="end"/>
      </w:r>
      <w:r w:rsidR="008271BC" w:rsidRPr="003C48BE">
        <w:rPr>
          <w:rFonts w:ascii="宋体" w:hAnsi="宋体"/>
          <w:sz w:val="24"/>
        </w:rPr>
      </w:r>
      <w:r w:rsidR="008271BC" w:rsidRPr="003C48BE">
        <w:rPr>
          <w:rFonts w:ascii="宋体" w:hAnsi="宋体"/>
          <w:sz w:val="24"/>
        </w:rPr>
        <w:fldChar w:fldCharType="separate"/>
      </w:r>
      <w:r w:rsidR="00E01345" w:rsidRPr="003C48BE">
        <w:rPr>
          <w:rFonts w:ascii="宋体" w:hAnsi="宋体"/>
          <w:noProof/>
          <w:sz w:val="24"/>
          <w:vertAlign w:val="superscript"/>
        </w:rPr>
        <w:t>[2]</w:t>
      </w:r>
      <w:r w:rsidR="008271BC" w:rsidRPr="003C48BE">
        <w:rPr>
          <w:rFonts w:ascii="宋体" w:hAnsi="宋体"/>
          <w:sz w:val="24"/>
        </w:rPr>
        <w:fldChar w:fldCharType="end"/>
      </w:r>
      <w:r w:rsidR="005C0A70" w:rsidRPr="003C48BE">
        <w:rPr>
          <w:rFonts w:ascii="宋体" w:hAnsi="宋体"/>
          <w:sz w:val="24"/>
        </w:rPr>
        <w:t>。我国自改革开放以来，小学生近视率不断攀升，近视</w:t>
      </w:r>
      <w:r w:rsidR="008271BC" w:rsidRPr="003C48BE">
        <w:rPr>
          <w:rFonts w:ascii="宋体" w:hAnsi="宋体"/>
          <w:sz w:val="24"/>
        </w:rPr>
        <w:t>发生率</w:t>
      </w:r>
      <w:r w:rsidR="005C0A70" w:rsidRPr="003C48BE">
        <w:rPr>
          <w:rFonts w:ascii="宋体" w:hAnsi="宋体"/>
          <w:sz w:val="24"/>
        </w:rPr>
        <w:t>呈低龄化发展。</w:t>
      </w:r>
      <w:r w:rsidR="00E01345" w:rsidRPr="003C48BE">
        <w:rPr>
          <w:rFonts w:ascii="宋体" w:hAnsi="宋体" w:hint="eastAsia"/>
          <w:sz w:val="24"/>
        </w:rPr>
        <w:t>据国家卫生健康委员会统计，</w:t>
      </w:r>
      <w:r w:rsidR="008271BC" w:rsidRPr="003C48BE">
        <w:rPr>
          <w:rFonts w:ascii="宋体" w:hAnsi="宋体"/>
          <w:sz w:val="24"/>
        </w:rPr>
        <w:t>2018年全国儿童少年近视人口达到总体近视人口的53.6%</w:t>
      </w:r>
      <w:r w:rsidR="00E01345" w:rsidRPr="003C48BE">
        <w:rPr>
          <w:rFonts w:ascii="宋体" w:hAnsi="宋体"/>
          <w:sz w:val="24"/>
        </w:rPr>
        <w:fldChar w:fldCharType="begin"/>
      </w:r>
      <w:r w:rsidR="00E01345" w:rsidRPr="003C48BE">
        <w:rPr>
          <w:rFonts w:ascii="宋体" w:hAnsi="宋体" w:hint="eastAsia"/>
          <w:sz w:val="24"/>
        </w:rPr>
        <w:instrText xml:space="preserve"> ADDIN EN.CITE &lt;EndNote&gt;&lt;Cite&gt;&lt;Author&gt;陶芳标&lt;/Author&gt;&lt;RecNum&gt;1209&lt;/RecNum&gt;&lt;DisplayText&gt;&lt;style face="superscript"&gt;[3]&lt;/style&gt;&lt;/DisplayText&gt;&lt;record&gt;&lt;rec-number&gt;1209&lt;/rec-number&gt;&lt;foreign-keys&gt;&lt;key app="EN" db-id="fe29fswx60drw8eassxxzpx3eew99aw2dert" timestamp="1585207623"&gt;1209&lt;/key&gt;&lt;/foreign-keys&gt;&lt;ref-type name="Journal Article"&gt;17&lt;/ref-type&gt;&lt;contributors&gt;&lt;authors&gt;&lt;author&gt;陶芳标&lt;/author&gt;&lt;/authors&gt;&lt;/contributors&gt;&lt;auth-address&gt;安徽医科大学儿少卫生与妇幼保健学系/出生人口健康教育部重点实验室/人口健康与优生安徽省重点实验室;&lt;/auth-address&gt;&lt;titles&gt;&lt;title&gt;《儿童青少年近视防控适宜技术指南》专题解读&lt;/title&gt;&lt;secondary-title&gt;中国学校卫生&lt;/secondary-title&gt;&lt;/titles&gt;&lt;periodical&gt;&lt;full-title&gt;中国学校卫生&lt;/full-title&gt;&lt;/periodical&gt;&lt;pages&gt;1-4&lt;/pages&gt;&lt;keywords&gt;&lt;keyword&gt;近视&lt;/keyword&gt;&lt;keyword&gt;预防和控制&lt;/keyword&gt;&lt;keyword&gt;儿童&lt;/keyword&gt;&lt;keyword&gt;青少年&lt;/keyword&gt;&lt;/keywords&gt;&lt;da</w:instrText>
      </w:r>
      <w:r w:rsidR="00E01345" w:rsidRPr="003C48BE">
        <w:rPr>
          <w:rFonts w:ascii="宋体" w:hAnsi="宋体"/>
          <w:sz w:val="24"/>
        </w:rPr>
        <w:instrText>tes&gt;&lt;/dates&gt;&lt;isbn&gt;1000-9817&lt;/isbn&gt;&lt;call-num&gt;34-1092/R&lt;/call-num&gt;&lt;urls&gt;&lt;/urls&gt;&lt;remote-database-provider&gt;Cnki&lt;/remote-database-provider&gt;&lt;/record&gt;&lt;/Cite&gt;&lt;/EndNote&gt;</w:instrText>
      </w:r>
      <w:r w:rsidR="00E01345" w:rsidRPr="003C48BE">
        <w:rPr>
          <w:rFonts w:ascii="宋体" w:hAnsi="宋体"/>
          <w:sz w:val="24"/>
        </w:rPr>
        <w:fldChar w:fldCharType="separate"/>
      </w:r>
      <w:r w:rsidR="00E01345" w:rsidRPr="003C48BE">
        <w:rPr>
          <w:rFonts w:ascii="宋体" w:hAnsi="宋体"/>
          <w:noProof/>
          <w:sz w:val="24"/>
          <w:vertAlign w:val="superscript"/>
        </w:rPr>
        <w:t>[3]</w:t>
      </w:r>
      <w:r w:rsidR="00E01345" w:rsidRPr="003C48BE">
        <w:rPr>
          <w:rFonts w:ascii="宋体" w:hAnsi="宋体"/>
          <w:sz w:val="24"/>
        </w:rPr>
        <w:fldChar w:fldCharType="end"/>
      </w:r>
      <w:r w:rsidR="008271BC" w:rsidRPr="003C48BE">
        <w:rPr>
          <w:rFonts w:ascii="宋体" w:hAnsi="宋体"/>
          <w:sz w:val="24"/>
        </w:rPr>
        <w:t>。已有研究</w:t>
      </w:r>
      <w:r w:rsidR="00A3779D" w:rsidRPr="003C48BE">
        <w:rPr>
          <w:rFonts w:ascii="宋体" w:hAnsi="宋体"/>
          <w:sz w:val="24"/>
        </w:rPr>
        <w:t>显示运动是青少年近视的</w:t>
      </w:r>
      <w:proofErr w:type="gramStart"/>
      <w:r w:rsidR="00A3779D" w:rsidRPr="003C48BE">
        <w:rPr>
          <w:rFonts w:ascii="宋体" w:hAnsi="宋体"/>
          <w:sz w:val="24"/>
        </w:rPr>
        <w:t>的</w:t>
      </w:r>
      <w:proofErr w:type="gramEnd"/>
      <w:r w:rsidR="00A3779D" w:rsidRPr="003C48BE">
        <w:rPr>
          <w:rFonts w:ascii="宋体" w:hAnsi="宋体"/>
          <w:sz w:val="24"/>
        </w:rPr>
        <w:t>保护机制</w:t>
      </w:r>
      <w:r w:rsidR="00A3779D" w:rsidRPr="003C48BE">
        <w:rPr>
          <w:rFonts w:ascii="宋体" w:hAnsi="宋体"/>
          <w:sz w:val="24"/>
        </w:rPr>
        <w:fldChar w:fldCharType="begin">
          <w:fldData xml:space="preserve">PEVuZE5vdGU+PENpdGU+PEF1dGhvcj5IYW5zZW48L0F1dGhvcj48WWVhcj4yMDE5PC9ZZWFyPjxS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</w:fldData>
        </w:fldChar>
      </w:r>
      <w:r w:rsidR="00E01345" w:rsidRPr="003C48BE">
        <w:rPr>
          <w:rFonts w:ascii="宋体" w:hAnsi="宋体"/>
          <w:sz w:val="24"/>
        </w:rPr>
        <w:instrText xml:space="preserve"> ADDIN EN.CITE </w:instrText>
      </w:r>
      <w:r w:rsidR="00E01345" w:rsidRPr="003C48BE">
        <w:rPr>
          <w:rFonts w:ascii="宋体" w:hAnsi="宋体"/>
          <w:sz w:val="24"/>
        </w:rPr>
        <w:fldChar w:fldCharType="begin">
          <w:fldData xml:space="preserve">PEVuZE5vdGU+PENpdGU+PEF1dGhvcj5IYW5zZW48L0F1dGhvcj48WWVhcj4yMDE5PC9ZZWFyPjxS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</w:fldData>
        </w:fldChar>
      </w:r>
      <w:r w:rsidR="00E01345" w:rsidRPr="003C48BE">
        <w:rPr>
          <w:rFonts w:ascii="宋体" w:hAnsi="宋体"/>
          <w:sz w:val="24"/>
        </w:rPr>
        <w:instrText xml:space="preserve"> ADDIN EN.CITE.DATA </w:instrText>
      </w:r>
      <w:r w:rsidR="00E01345" w:rsidRPr="003C48BE">
        <w:rPr>
          <w:rFonts w:ascii="宋体" w:hAnsi="宋体"/>
          <w:sz w:val="24"/>
        </w:rPr>
      </w:r>
      <w:r w:rsidR="00E01345" w:rsidRPr="003C48BE">
        <w:rPr>
          <w:rFonts w:ascii="宋体" w:hAnsi="宋体"/>
          <w:sz w:val="24"/>
        </w:rPr>
        <w:fldChar w:fldCharType="end"/>
      </w:r>
      <w:r w:rsidR="00A3779D" w:rsidRPr="003C48BE">
        <w:rPr>
          <w:rFonts w:ascii="宋体" w:hAnsi="宋体"/>
          <w:sz w:val="24"/>
        </w:rPr>
      </w:r>
      <w:r w:rsidR="00A3779D" w:rsidRPr="003C48BE">
        <w:rPr>
          <w:rFonts w:ascii="宋体" w:hAnsi="宋体"/>
          <w:sz w:val="24"/>
        </w:rPr>
        <w:fldChar w:fldCharType="separate"/>
      </w:r>
      <w:r w:rsidR="00E01345" w:rsidRPr="003C48BE">
        <w:rPr>
          <w:rFonts w:ascii="宋体" w:hAnsi="宋体"/>
          <w:noProof/>
          <w:sz w:val="24"/>
          <w:vertAlign w:val="superscript"/>
        </w:rPr>
        <w:t>[4,5]</w:t>
      </w:r>
      <w:r w:rsidR="00A3779D" w:rsidRPr="003C48BE">
        <w:rPr>
          <w:rFonts w:ascii="宋体" w:hAnsi="宋体"/>
          <w:sz w:val="24"/>
        </w:rPr>
        <w:fldChar w:fldCharType="end"/>
      </w:r>
      <w:r w:rsidR="00A3779D" w:rsidRPr="003C48BE">
        <w:rPr>
          <w:rFonts w:ascii="宋体" w:hAnsi="宋体"/>
          <w:sz w:val="24"/>
        </w:rPr>
        <w:t>。本研究</w:t>
      </w:r>
      <w:r w:rsidR="00DA40FC" w:rsidRPr="003C48BE">
        <w:rPr>
          <w:rFonts w:ascii="宋体" w:hAnsi="宋体"/>
          <w:sz w:val="24"/>
        </w:rPr>
        <w:t>旨在借助</w:t>
      </w:r>
      <w:proofErr w:type="spellStart"/>
      <w:r w:rsidR="00DA40FC" w:rsidRPr="003C48BE">
        <w:rPr>
          <w:rFonts w:ascii="宋体" w:hAnsi="宋体"/>
          <w:sz w:val="24"/>
        </w:rPr>
        <w:t>citespace</w:t>
      </w:r>
      <w:proofErr w:type="spellEnd"/>
      <w:r w:rsidR="00DA40FC" w:rsidRPr="003C48BE">
        <w:rPr>
          <w:rFonts w:ascii="宋体" w:hAnsi="宋体"/>
          <w:sz w:val="24"/>
        </w:rPr>
        <w:t xml:space="preserve"> 5.0 R1软件，制作国内外运动干预近视的可视化图谱，以期了解本研究领域的发展概况，为我国的运动干预近视的研究提供理论支撑。</w:t>
      </w:r>
    </w:p>
    <w:p w14:paraId="4AE38E73" w14:textId="51744AD5" w:rsidR="00586219" w:rsidRPr="003C48BE" w:rsidRDefault="003C48BE" w:rsidP="003C48BE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>
        <w:rPr>
          <w:rFonts w:ascii="黑体" w:eastAsia="黑体" w:hAnsi="黑体" w:hint="eastAsia"/>
          <w:b/>
          <w:bCs/>
          <w:sz w:val="28"/>
          <w:szCs w:val="28"/>
        </w:rPr>
        <w:t>2</w:t>
      </w:r>
      <w:r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586219" w:rsidRPr="003C48BE">
        <w:rPr>
          <w:rFonts w:ascii="黑体" w:eastAsia="黑体" w:hAnsi="黑体"/>
          <w:b/>
          <w:bCs/>
          <w:sz w:val="28"/>
          <w:szCs w:val="28"/>
        </w:rPr>
        <w:t>数据来源与研究方法</w:t>
      </w:r>
    </w:p>
    <w:p w14:paraId="16DCB01D" w14:textId="56F4DEF8" w:rsidR="00586219" w:rsidRPr="003C48BE" w:rsidRDefault="003C48BE" w:rsidP="003C48BE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>
        <w:rPr>
          <w:rFonts w:ascii="黑体" w:eastAsia="黑体" w:hAnsi="黑体"/>
          <w:b/>
          <w:bCs/>
          <w:sz w:val="28"/>
          <w:szCs w:val="28"/>
        </w:rPr>
        <w:t xml:space="preserve">2.1 </w:t>
      </w:r>
      <w:r w:rsidR="00586219" w:rsidRPr="003C48BE">
        <w:rPr>
          <w:rFonts w:ascii="黑体" w:eastAsia="黑体" w:hAnsi="黑体"/>
          <w:b/>
          <w:bCs/>
          <w:sz w:val="28"/>
          <w:szCs w:val="28"/>
        </w:rPr>
        <w:t>数据来源</w:t>
      </w:r>
    </w:p>
    <w:p w14:paraId="2B5D1650" w14:textId="77777777" w:rsidR="00586219" w:rsidRPr="003C48BE" w:rsidRDefault="0081573D" w:rsidP="007D7D3B">
      <w:pPr>
        <w:spacing w:beforeLines="80" w:before="249" w:afterLines="80" w:after="249" w:line="480" w:lineRule="auto"/>
        <w:ind w:firstLineChars="202" w:firstLine="48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中文数据来源于</w:t>
      </w:r>
      <w:r w:rsidR="00240E9D" w:rsidRPr="003C48BE">
        <w:rPr>
          <w:rFonts w:ascii="宋体" w:hAnsi="宋体"/>
          <w:sz w:val="24"/>
        </w:rPr>
        <w:t>，</w:t>
      </w:r>
      <w:r w:rsidRPr="003C48BE">
        <w:rPr>
          <w:rFonts w:ascii="宋体" w:hAnsi="宋体"/>
          <w:sz w:val="24"/>
        </w:rPr>
        <w:t>山西师范大学购买的</w:t>
      </w:r>
      <w:proofErr w:type="gramStart"/>
      <w:r w:rsidRPr="003C48BE">
        <w:rPr>
          <w:rFonts w:ascii="宋体" w:hAnsi="宋体"/>
          <w:sz w:val="24"/>
        </w:rPr>
        <w:t>中国知网数据库</w:t>
      </w:r>
      <w:proofErr w:type="gramEnd"/>
      <w:r w:rsidRPr="003C48BE">
        <w:rPr>
          <w:rFonts w:ascii="宋体" w:hAnsi="宋体"/>
          <w:sz w:val="24"/>
        </w:rPr>
        <w:t>（CNKI），选取“期刊”文章，</w:t>
      </w:r>
      <w:r w:rsidR="00240E9D" w:rsidRPr="003C48BE">
        <w:rPr>
          <w:rFonts w:ascii="宋体" w:hAnsi="宋体"/>
          <w:sz w:val="24"/>
        </w:rPr>
        <w:t>以“</w:t>
      </w:r>
      <w:r w:rsidRPr="003C48BE">
        <w:rPr>
          <w:rFonts w:ascii="宋体" w:hAnsi="宋体"/>
          <w:sz w:val="24"/>
        </w:rPr>
        <w:t>主题词</w:t>
      </w:r>
      <w:r w:rsidR="00240E9D" w:rsidRPr="003C48BE">
        <w:rPr>
          <w:rFonts w:ascii="宋体" w:hAnsi="宋体"/>
          <w:sz w:val="24"/>
        </w:rPr>
        <w:t>”的形式检索，检索词“近视”，</w:t>
      </w:r>
      <w:r w:rsidR="00150385" w:rsidRPr="003C48BE">
        <w:rPr>
          <w:rFonts w:ascii="宋体" w:hAnsi="宋体"/>
          <w:sz w:val="24"/>
        </w:rPr>
        <w:t xml:space="preserve">“并且” </w:t>
      </w:r>
      <w:r w:rsidR="00240E9D" w:rsidRPr="003C48BE">
        <w:rPr>
          <w:rFonts w:ascii="宋体" w:hAnsi="宋体"/>
          <w:sz w:val="24"/>
        </w:rPr>
        <w:t>“运动、锻炼、训练、体育、身体活动、体力活动”，排除文献信息不全以及与本研究主题不符的文章，共获取文献173篇。</w:t>
      </w:r>
      <w:r w:rsidR="00D228B0" w:rsidRPr="003C48BE">
        <w:rPr>
          <w:rFonts w:ascii="宋体" w:hAnsi="宋体"/>
          <w:sz w:val="24"/>
        </w:rPr>
        <w:t>数据以“</w:t>
      </w:r>
      <w:proofErr w:type="spellStart"/>
      <w:r w:rsidR="00150385" w:rsidRPr="003C48BE">
        <w:rPr>
          <w:rFonts w:ascii="宋体" w:hAnsi="宋体"/>
          <w:sz w:val="24"/>
        </w:rPr>
        <w:t>Refworks</w:t>
      </w:r>
      <w:proofErr w:type="spellEnd"/>
      <w:r w:rsidR="00D228B0" w:rsidRPr="003C48BE">
        <w:rPr>
          <w:rFonts w:ascii="宋体" w:hAnsi="宋体"/>
          <w:sz w:val="24"/>
        </w:rPr>
        <w:t>”</w:t>
      </w:r>
      <w:r w:rsidR="00240E9D" w:rsidRPr="003C48BE">
        <w:rPr>
          <w:rFonts w:ascii="宋体" w:hAnsi="宋体"/>
          <w:sz w:val="24"/>
        </w:rPr>
        <w:t>检索时间1990—2020年（截止2020年3月22日）。</w:t>
      </w:r>
    </w:p>
    <w:p w14:paraId="49D20479" w14:textId="01EDC7A2" w:rsidR="00556DB9" w:rsidRPr="003C48BE" w:rsidRDefault="00240E9D" w:rsidP="00556DB9">
      <w:pPr>
        <w:widowControl/>
        <w:shd w:val="clear" w:color="auto" w:fill="FFFFFF"/>
        <w:spacing w:beforeLines="80" w:before="249" w:afterLines="80" w:after="249" w:line="480" w:lineRule="auto"/>
        <w:ind w:firstLineChars="200" w:firstLine="480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 外文数据来源于，“Web of Science”核心合集数据库。</w:t>
      </w:r>
      <w:r w:rsidR="000B28FE" w:rsidRPr="003C48BE">
        <w:rPr>
          <w:rFonts w:ascii="宋体" w:hAnsi="宋体"/>
          <w:sz w:val="24"/>
        </w:rPr>
        <w:t>选取“</w:t>
      </w:r>
      <w:proofErr w:type="spellStart"/>
      <w:r w:rsidR="000B28FE" w:rsidRPr="003C48BE">
        <w:rPr>
          <w:rFonts w:ascii="宋体" w:hAnsi="宋体"/>
          <w:sz w:val="24"/>
        </w:rPr>
        <w:t>Englishi</w:t>
      </w:r>
      <w:proofErr w:type="spellEnd"/>
      <w:r w:rsidR="000B28FE" w:rsidRPr="003C48BE">
        <w:rPr>
          <w:rFonts w:ascii="宋体" w:hAnsi="宋体"/>
          <w:sz w:val="24"/>
        </w:rPr>
        <w:t>”为语言类型，“Article”为文献类型，以“主题词（TS）”形式检索，检索词“</w:t>
      </w:r>
      <w:r w:rsidR="000B28FE" w:rsidRPr="003C48BE">
        <w:rPr>
          <w:rFonts w:ascii="宋体" w:hAnsi="宋体"/>
          <w:color w:val="000000"/>
          <w:kern w:val="0"/>
          <w:sz w:val="24"/>
        </w:rPr>
        <w:t>Myopias、Nearsightedness、</w:t>
      </w:r>
      <w:proofErr w:type="spellStart"/>
      <w:r w:rsidR="000B28FE" w:rsidRPr="003C48BE">
        <w:rPr>
          <w:rFonts w:ascii="宋体" w:hAnsi="宋体"/>
          <w:color w:val="000000"/>
          <w:kern w:val="0"/>
          <w:sz w:val="24"/>
        </w:rPr>
        <w:t>Nearsightednesses</w:t>
      </w:r>
      <w:proofErr w:type="spellEnd"/>
      <w:r w:rsidR="000B28FE" w:rsidRPr="003C48BE">
        <w:rPr>
          <w:rFonts w:ascii="宋体" w:hAnsi="宋体"/>
          <w:sz w:val="24"/>
        </w:rPr>
        <w:t>”，连接词以“OR”为方式进行连接，记为#1</w:t>
      </w:r>
      <w:r w:rsidR="007C5402" w:rsidRPr="003C48BE">
        <w:rPr>
          <w:rFonts w:ascii="宋体" w:hAnsi="宋体"/>
          <w:sz w:val="24"/>
        </w:rPr>
        <w:t xml:space="preserve">； </w:t>
      </w:r>
      <w:r w:rsidR="000B28FE" w:rsidRPr="003C48BE">
        <w:rPr>
          <w:rFonts w:ascii="宋体" w:hAnsi="宋体"/>
          <w:sz w:val="24"/>
        </w:rPr>
        <w:t>再</w:t>
      </w:r>
      <w:r w:rsidR="00556DB9" w:rsidRPr="003C48BE">
        <w:rPr>
          <w:rFonts w:ascii="宋体" w:hAnsi="宋体" w:hint="eastAsia"/>
          <w:sz w:val="24"/>
        </w:rPr>
        <w:t>将</w:t>
      </w:r>
      <w:r w:rsidR="007C5402" w:rsidRPr="003C48BE">
        <w:rPr>
          <w:rFonts w:ascii="宋体" w:hAnsi="宋体"/>
          <w:sz w:val="24"/>
        </w:rPr>
        <w:t>“exercise、</w:t>
      </w:r>
      <w:r w:rsidR="007C5402" w:rsidRPr="003C48BE">
        <w:rPr>
          <w:rFonts w:ascii="宋体" w:hAnsi="宋体"/>
          <w:color w:val="000000"/>
          <w:kern w:val="0"/>
          <w:sz w:val="24"/>
        </w:rPr>
        <w:t>Physical Activity、Physical Exercise、Exercise Training</w:t>
      </w:r>
      <w:r w:rsidR="007C5402" w:rsidRPr="003C48BE">
        <w:rPr>
          <w:rFonts w:ascii="宋体" w:hAnsi="宋体"/>
          <w:sz w:val="24"/>
        </w:rPr>
        <w:t>”，中间以“OR”连接，记为#2；将 #1与 #2以“AND”为方式进行连接，得到#3，经过删除与本研究内容不匹配的文献，共获得文献124篇。</w:t>
      </w:r>
      <w:r w:rsidR="00D228B0" w:rsidRPr="003C48BE">
        <w:rPr>
          <w:rFonts w:ascii="宋体" w:hAnsi="宋体"/>
          <w:sz w:val="24"/>
        </w:rPr>
        <w:t>数据以纯文本形式导出，</w:t>
      </w:r>
      <w:r w:rsidR="007C5402" w:rsidRPr="003C48BE">
        <w:rPr>
          <w:rFonts w:ascii="宋体" w:hAnsi="宋体"/>
          <w:sz w:val="24"/>
        </w:rPr>
        <w:t>检索时间1990—2020年（截止2020年3月22日）</w:t>
      </w:r>
      <w:r w:rsidR="00BF3100" w:rsidRPr="003C48BE">
        <w:rPr>
          <w:rFonts w:ascii="宋体" w:hAnsi="宋体"/>
          <w:sz w:val="24"/>
        </w:rPr>
        <w:t>。</w:t>
      </w:r>
    </w:p>
    <w:p w14:paraId="4FACD1DA" w14:textId="597287C6" w:rsidR="00586219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 xml:space="preserve">2.2  </w:t>
      </w:r>
      <w:r w:rsidR="00586219" w:rsidRPr="003C48BE">
        <w:rPr>
          <w:rFonts w:ascii="黑体" w:eastAsia="黑体" w:hAnsi="黑体"/>
          <w:b/>
          <w:bCs/>
          <w:sz w:val="28"/>
          <w:szCs w:val="28"/>
        </w:rPr>
        <w:t>研究方法</w:t>
      </w:r>
    </w:p>
    <w:p w14:paraId="33FB76D5" w14:textId="77777777" w:rsidR="00586219" w:rsidRPr="003C48BE" w:rsidRDefault="007C5402" w:rsidP="007D7D3B">
      <w:pPr>
        <w:spacing w:line="480" w:lineRule="auto"/>
        <w:ind w:firstLineChars="202" w:firstLine="48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lastRenderedPageBreak/>
        <w:t>采用JAVA平台的Cite Space 5.</w:t>
      </w:r>
      <w:r w:rsidR="00D228B0" w:rsidRPr="003C48BE">
        <w:rPr>
          <w:rFonts w:ascii="宋体" w:hAnsi="宋体"/>
          <w:sz w:val="24"/>
        </w:rPr>
        <w:t>1</w:t>
      </w:r>
      <w:r w:rsidRPr="003C48BE">
        <w:rPr>
          <w:rFonts w:ascii="宋体" w:hAnsi="宋体"/>
          <w:sz w:val="24"/>
        </w:rPr>
        <w:t xml:space="preserve"> </w:t>
      </w:r>
      <w:r w:rsidR="00D228B0" w:rsidRPr="003C48BE">
        <w:rPr>
          <w:rFonts w:ascii="宋体" w:hAnsi="宋体"/>
          <w:sz w:val="24"/>
        </w:rPr>
        <w:t>对数据进行转化，CNKI库的数据需进行转制。然后利用Cite Space 5.0 R1进行可视化图谱的制作，依次点击Pathfinder，设置节点为“Country” “Institution” “Author” “Keyword”， “Thresholds”选取为(3，2，20)(3，3，20)(4，3，20)，时间区域“Years Per Slice”设置为1年，绘制可视图谱。</w:t>
      </w:r>
    </w:p>
    <w:p w14:paraId="06BB5D5E" w14:textId="497E9979" w:rsidR="00E01345" w:rsidRPr="003C48BE" w:rsidRDefault="003C48BE" w:rsidP="003C48BE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>
        <w:rPr>
          <w:rFonts w:ascii="黑体" w:eastAsia="黑体" w:hAnsi="黑体" w:hint="eastAsia"/>
          <w:b/>
          <w:bCs/>
          <w:sz w:val="28"/>
          <w:szCs w:val="28"/>
        </w:rPr>
        <w:t>3</w:t>
      </w:r>
      <w:r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586219" w:rsidRPr="003C48BE">
        <w:rPr>
          <w:rFonts w:ascii="黑体" w:eastAsia="黑体" w:hAnsi="黑体"/>
          <w:b/>
          <w:bCs/>
          <w:sz w:val="28"/>
          <w:szCs w:val="28"/>
        </w:rPr>
        <w:t>结果与分析</w:t>
      </w:r>
    </w:p>
    <w:p w14:paraId="456F240A" w14:textId="6A9CC0CE" w:rsidR="00E01345" w:rsidRPr="003C48BE" w:rsidRDefault="00E01345" w:rsidP="00E01345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 w:hint="eastAsia"/>
          <w:b/>
          <w:bCs/>
          <w:sz w:val="28"/>
          <w:szCs w:val="28"/>
        </w:rPr>
        <w:t>3</w:t>
      </w:r>
      <w:r w:rsidRPr="003C48BE">
        <w:rPr>
          <w:rFonts w:ascii="黑体" w:eastAsia="黑体" w:hAnsi="黑体"/>
          <w:b/>
          <w:bCs/>
          <w:sz w:val="28"/>
          <w:szCs w:val="28"/>
        </w:rPr>
        <w:t xml:space="preserve">.1 </w:t>
      </w:r>
      <w:r w:rsidRPr="003C48BE">
        <w:rPr>
          <w:rFonts w:ascii="黑体" w:eastAsia="黑体" w:hAnsi="黑体" w:hint="eastAsia"/>
          <w:b/>
          <w:bCs/>
          <w:sz w:val="28"/>
          <w:szCs w:val="28"/>
        </w:rPr>
        <w:t>发文量趋势</w:t>
      </w:r>
    </w:p>
    <w:p w14:paraId="70520E20" w14:textId="00135D45" w:rsidR="00BF3100" w:rsidRPr="003C48BE" w:rsidRDefault="00BF3100" w:rsidP="008124DF">
      <w:pPr>
        <w:pStyle w:val="a3"/>
        <w:spacing w:line="480" w:lineRule="auto"/>
        <w:ind w:firstLineChars="202" w:firstLine="48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1990</w:t>
      </w:r>
      <w:r w:rsidR="005C39F4" w:rsidRPr="003C48BE">
        <w:rPr>
          <w:rFonts w:ascii="宋体" w:hAnsi="宋体" w:hint="eastAsia"/>
          <w:sz w:val="24"/>
        </w:rPr>
        <w:t>—</w:t>
      </w:r>
      <w:r w:rsidRPr="003C48BE">
        <w:rPr>
          <w:rFonts w:ascii="宋体" w:hAnsi="宋体"/>
          <w:sz w:val="24"/>
        </w:rPr>
        <w:t>2020年，</w:t>
      </w:r>
      <w:r w:rsidR="00625296" w:rsidRPr="003C48BE">
        <w:rPr>
          <w:rFonts w:ascii="宋体" w:hAnsi="宋体"/>
          <w:sz w:val="24"/>
        </w:rPr>
        <w:t>国内外运动干预近视的发文数量呈现逐渐增长的趋势。</w:t>
      </w:r>
      <w:r w:rsidR="00080864" w:rsidRPr="003C48BE">
        <w:rPr>
          <w:rFonts w:ascii="宋体" w:hAnsi="宋体" w:hint="eastAsia"/>
          <w:sz w:val="24"/>
        </w:rPr>
        <w:t>依据文县发展趋势图，可见其划分为两个阶段，第一个阶段为1</w:t>
      </w:r>
      <w:r w:rsidR="00080864" w:rsidRPr="003C48BE">
        <w:rPr>
          <w:rFonts w:ascii="宋体" w:hAnsi="宋体"/>
          <w:sz w:val="24"/>
        </w:rPr>
        <w:t>990</w:t>
      </w:r>
      <w:r w:rsidR="00080864" w:rsidRPr="003C48BE">
        <w:rPr>
          <w:rFonts w:ascii="宋体" w:hAnsi="宋体" w:hint="eastAsia"/>
          <w:sz w:val="24"/>
        </w:rPr>
        <w:t>—2</w:t>
      </w:r>
      <w:r w:rsidR="00080864" w:rsidRPr="003C48BE">
        <w:rPr>
          <w:rFonts w:ascii="宋体" w:hAnsi="宋体"/>
          <w:sz w:val="24"/>
        </w:rPr>
        <w:t>010</w:t>
      </w:r>
      <w:r w:rsidR="00080864" w:rsidRPr="003C48BE">
        <w:rPr>
          <w:rFonts w:ascii="宋体" w:hAnsi="宋体" w:hint="eastAsia"/>
          <w:sz w:val="24"/>
        </w:rPr>
        <w:t>年增长幅度较小，这一期间国外在相关研究领域的文献纳入量为零，我国发文量</w:t>
      </w:r>
      <w:proofErr w:type="gramStart"/>
      <w:r w:rsidR="00080864" w:rsidRPr="003C48BE">
        <w:rPr>
          <w:rFonts w:ascii="宋体" w:hAnsi="宋体" w:hint="eastAsia"/>
          <w:sz w:val="24"/>
        </w:rPr>
        <w:t>数较为</w:t>
      </w:r>
      <w:proofErr w:type="gramEnd"/>
      <w:r w:rsidR="00080864" w:rsidRPr="003C48BE">
        <w:rPr>
          <w:rFonts w:ascii="宋体" w:hAnsi="宋体" w:hint="eastAsia"/>
          <w:sz w:val="24"/>
        </w:rPr>
        <w:t>稳定；第二阶段为2</w:t>
      </w:r>
      <w:r w:rsidR="00080864" w:rsidRPr="003C48BE">
        <w:rPr>
          <w:rFonts w:ascii="宋体" w:hAnsi="宋体"/>
          <w:sz w:val="24"/>
        </w:rPr>
        <w:t>011</w:t>
      </w:r>
      <w:r w:rsidR="00080864" w:rsidRPr="003C48BE">
        <w:rPr>
          <w:rFonts w:ascii="宋体" w:hAnsi="宋体" w:hint="eastAsia"/>
          <w:sz w:val="24"/>
        </w:rPr>
        <w:t>—2</w:t>
      </w:r>
      <w:r w:rsidR="00080864" w:rsidRPr="003C48BE">
        <w:rPr>
          <w:rFonts w:ascii="宋体" w:hAnsi="宋体"/>
          <w:sz w:val="24"/>
        </w:rPr>
        <w:t>2020</w:t>
      </w:r>
      <w:r w:rsidR="00080864" w:rsidRPr="003C48BE">
        <w:rPr>
          <w:rFonts w:ascii="宋体" w:hAnsi="宋体" w:hint="eastAsia"/>
          <w:sz w:val="24"/>
        </w:rPr>
        <w:t>年，国内外发文量均呈快速增长的趋势。</w:t>
      </w:r>
    </w:p>
    <w:p w14:paraId="43AB278C" w14:textId="364ADC7D" w:rsidR="00DA40FC" w:rsidRPr="003C48BE" w:rsidRDefault="00DA40FC" w:rsidP="007D7D3B">
      <w:pPr>
        <w:pStyle w:val="a3"/>
        <w:spacing w:line="480" w:lineRule="auto"/>
        <w:ind w:firstLineChars="202" w:firstLine="485"/>
        <w:jc w:val="left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inline distT="0" distB="0" distL="0" distR="0" wp14:anchorId="019D40B8" wp14:editId="01E41BED">
            <wp:extent cx="4615815" cy="1927952"/>
            <wp:effectExtent l="0" t="0" r="13335" b="15240"/>
            <wp:docPr id="2" name="图表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70F98598" w14:textId="7CA81EE2" w:rsidR="00083169" w:rsidRPr="003C48BE" w:rsidRDefault="00083169" w:rsidP="007D7D3B">
      <w:pPr>
        <w:pStyle w:val="a3"/>
        <w:spacing w:line="480" w:lineRule="auto"/>
        <w:ind w:firstLineChars="202" w:firstLine="485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1</w:t>
      </w:r>
      <w:r w:rsidR="00625296" w:rsidRPr="003C48BE">
        <w:rPr>
          <w:rFonts w:ascii="宋体" w:hAnsi="宋体"/>
          <w:sz w:val="24"/>
        </w:rPr>
        <w:t xml:space="preserve"> </w:t>
      </w:r>
      <w:r w:rsidRPr="003C48BE">
        <w:rPr>
          <w:rFonts w:ascii="宋体" w:hAnsi="宋体"/>
          <w:sz w:val="24"/>
        </w:rPr>
        <w:t xml:space="preserve"> 1990-2020年</w:t>
      </w:r>
      <w:r w:rsidR="005E6C12">
        <w:rPr>
          <w:rFonts w:ascii="宋体" w:hAnsi="宋体" w:hint="eastAsia"/>
          <w:sz w:val="24"/>
        </w:rPr>
        <w:t>相关研究</w:t>
      </w:r>
      <w:r w:rsidRPr="003C48BE">
        <w:rPr>
          <w:rFonts w:ascii="宋体" w:hAnsi="宋体"/>
          <w:sz w:val="24"/>
        </w:rPr>
        <w:t>文献发表数量</w:t>
      </w:r>
    </w:p>
    <w:p w14:paraId="0991DD5A" w14:textId="10D43381" w:rsidR="00D12BCD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>3.</w:t>
      </w:r>
      <w:r w:rsidR="003C48BE">
        <w:rPr>
          <w:rFonts w:ascii="黑体" w:eastAsia="黑体" w:hAnsi="黑体"/>
          <w:b/>
          <w:bCs/>
          <w:sz w:val="28"/>
          <w:szCs w:val="28"/>
        </w:rPr>
        <w:t>2</w:t>
      </w:r>
      <w:r w:rsidRPr="003C48BE"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D12BCD" w:rsidRPr="003C48BE">
        <w:rPr>
          <w:rFonts w:ascii="黑体" w:eastAsia="黑体" w:hAnsi="黑体"/>
          <w:b/>
          <w:bCs/>
          <w:sz w:val="28"/>
          <w:szCs w:val="28"/>
        </w:rPr>
        <w:t>机构</w:t>
      </w:r>
    </w:p>
    <w:p w14:paraId="6F2C95B9" w14:textId="476391D9" w:rsidR="007B039A" w:rsidRPr="003C48BE" w:rsidRDefault="007B039A" w:rsidP="007D7D3B">
      <w:pPr>
        <w:spacing w:beforeLines="50" w:before="156" w:afterLines="50" w:after="156" w:line="480" w:lineRule="auto"/>
        <w:jc w:val="left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    国内有关运动干预近视的研究机构，可视化图谱见图</w:t>
      </w:r>
      <w:r w:rsidR="002A1978" w:rsidRPr="003C48BE">
        <w:rPr>
          <w:rFonts w:ascii="宋体" w:hAnsi="宋体"/>
          <w:sz w:val="24"/>
        </w:rPr>
        <w:t>2</w:t>
      </w:r>
      <w:r w:rsidR="00BF097D" w:rsidRPr="003C48BE">
        <w:rPr>
          <w:rFonts w:ascii="宋体" w:hAnsi="宋体"/>
          <w:sz w:val="24"/>
        </w:rPr>
        <w:t>。发文量前10 的机构，教育部体育卫生与艺术教育排名第一，云南师范大学体育学院排名第二，丽水市人民医院排名第三，中国教育报排名第四，空军总医院排名第五</w:t>
      </w:r>
      <w:r w:rsidR="008124DF">
        <w:rPr>
          <w:rFonts w:ascii="宋体" w:hAnsi="宋体" w:hint="eastAsia"/>
          <w:sz w:val="24"/>
        </w:rPr>
        <w:t>。</w:t>
      </w:r>
      <w:r w:rsidR="00550591" w:rsidRPr="003C48BE">
        <w:rPr>
          <w:rFonts w:ascii="宋体" w:hAnsi="宋体"/>
          <w:sz w:val="24"/>
        </w:rPr>
        <w:t>排名前十的机构中</w:t>
      </w:r>
      <w:r w:rsidR="00D50FB9" w:rsidRPr="003C48BE">
        <w:rPr>
          <w:rFonts w:ascii="宋体" w:hAnsi="宋体"/>
          <w:sz w:val="24"/>
        </w:rPr>
        <w:t>6</w:t>
      </w:r>
      <w:r w:rsidR="00550591" w:rsidRPr="003C48BE">
        <w:rPr>
          <w:rFonts w:ascii="宋体" w:hAnsi="宋体"/>
          <w:sz w:val="24"/>
        </w:rPr>
        <w:t>所来自高校</w:t>
      </w:r>
      <w:r w:rsidR="00D50FB9" w:rsidRPr="003C48BE">
        <w:rPr>
          <w:rFonts w:ascii="宋体" w:hAnsi="宋体"/>
          <w:sz w:val="24"/>
        </w:rPr>
        <w:t>。</w:t>
      </w:r>
    </w:p>
    <w:p w14:paraId="1C78C342" w14:textId="16A15C6D" w:rsidR="00550591" w:rsidRPr="003C48BE" w:rsidRDefault="00550591" w:rsidP="007D7D3B">
      <w:pPr>
        <w:spacing w:beforeLines="50" w:before="156" w:afterLines="50" w:after="156"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lastRenderedPageBreak/>
        <w:t xml:space="preserve">   国外有关运动干预近视的研究机构，可视化图谱见图</w:t>
      </w:r>
      <w:r w:rsidR="002A1978" w:rsidRPr="003C48BE">
        <w:rPr>
          <w:rFonts w:ascii="宋体" w:hAnsi="宋体"/>
          <w:sz w:val="24"/>
        </w:rPr>
        <w:t>3</w:t>
      </w:r>
      <w:r w:rsidRPr="003C48BE">
        <w:rPr>
          <w:rFonts w:ascii="宋体" w:hAnsi="宋体"/>
          <w:sz w:val="24"/>
        </w:rPr>
        <w:t>。发文量</w:t>
      </w:r>
      <w:r w:rsidR="002A1978" w:rsidRPr="003C48BE">
        <w:rPr>
          <w:rFonts w:ascii="宋体" w:hAnsi="宋体"/>
          <w:sz w:val="24"/>
        </w:rPr>
        <w:t>前</w:t>
      </w:r>
      <w:r w:rsidRPr="003C48BE">
        <w:rPr>
          <w:rFonts w:ascii="宋体" w:hAnsi="宋体"/>
          <w:sz w:val="24"/>
        </w:rPr>
        <w:t xml:space="preserve">10 </w:t>
      </w:r>
      <w:r w:rsidR="002A1978" w:rsidRPr="003C48BE">
        <w:rPr>
          <w:rFonts w:ascii="宋体" w:hAnsi="宋体"/>
          <w:sz w:val="24"/>
        </w:rPr>
        <w:t>位</w:t>
      </w:r>
      <w:r w:rsidRPr="003C48BE">
        <w:rPr>
          <w:rFonts w:ascii="宋体" w:hAnsi="宋体"/>
          <w:sz w:val="24"/>
        </w:rPr>
        <w:t>的机构，Natl Univ Singapore 最高，Capital Med Univ 排名第二，Cardiff Univ 排名第三，Univ Padua 排名第四，Australian Natl Univ排名第五</w:t>
      </w:r>
      <w:r w:rsidR="008124DF">
        <w:rPr>
          <w:rFonts w:ascii="宋体" w:hAnsi="宋体" w:hint="eastAsia"/>
          <w:sz w:val="24"/>
        </w:rPr>
        <w:t>。</w:t>
      </w:r>
      <w:r w:rsidRPr="003C48BE">
        <w:rPr>
          <w:rFonts w:ascii="宋体" w:hAnsi="宋体"/>
          <w:sz w:val="24"/>
        </w:rPr>
        <w:t>排名前10 的</w:t>
      </w:r>
      <w:proofErr w:type="gramStart"/>
      <w:r w:rsidRPr="003C48BE">
        <w:rPr>
          <w:rFonts w:ascii="宋体" w:hAnsi="宋体"/>
          <w:sz w:val="24"/>
        </w:rPr>
        <w:t>的</w:t>
      </w:r>
      <w:proofErr w:type="gramEnd"/>
      <w:r w:rsidRPr="003C48BE">
        <w:rPr>
          <w:rFonts w:ascii="宋体" w:hAnsi="宋体"/>
          <w:sz w:val="24"/>
        </w:rPr>
        <w:t>机构中9个来自高校，说明高校是研究运动干预近视的集中地。</w:t>
      </w:r>
    </w:p>
    <w:p w14:paraId="5FE787ED" w14:textId="5F463DC8" w:rsidR="00D12BCD" w:rsidRPr="003C48BE" w:rsidRDefault="007B039A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anchor distT="0" distB="0" distL="114300" distR="114300" simplePos="0" relativeHeight="251659264" behindDoc="0" locked="0" layoutInCell="1" allowOverlap="1" wp14:anchorId="75811833" wp14:editId="27762A0B">
            <wp:simplePos x="0" y="0"/>
            <wp:positionH relativeFrom="column">
              <wp:posOffset>288925</wp:posOffset>
            </wp:positionH>
            <wp:positionV relativeFrom="paragraph">
              <wp:posOffset>463550</wp:posOffset>
            </wp:positionV>
            <wp:extent cx="5274310" cy="2764790"/>
            <wp:effectExtent l="0" t="0" r="2540" b="0"/>
            <wp:wrapTopAndBottom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64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567DD7" w14:textId="459595D1" w:rsidR="007B039A" w:rsidRPr="003C48BE" w:rsidRDefault="007B039A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</w:t>
      </w:r>
      <w:r w:rsidR="002A1978" w:rsidRPr="003C48BE">
        <w:rPr>
          <w:rFonts w:ascii="宋体" w:hAnsi="宋体"/>
          <w:sz w:val="24"/>
        </w:rPr>
        <w:t xml:space="preserve">2 </w:t>
      </w:r>
      <w:r w:rsidR="005E6C12">
        <w:rPr>
          <w:rFonts w:ascii="宋体" w:hAnsi="宋体"/>
          <w:sz w:val="24"/>
        </w:rPr>
        <w:t xml:space="preserve"> </w:t>
      </w:r>
      <w:r w:rsidR="005E6C12">
        <w:rPr>
          <w:rFonts w:ascii="宋体" w:hAnsi="宋体" w:hint="eastAsia"/>
          <w:sz w:val="24"/>
        </w:rPr>
        <w:t>国内相关研究</w:t>
      </w:r>
      <w:r w:rsidRPr="003C48BE">
        <w:rPr>
          <w:rFonts w:ascii="宋体" w:hAnsi="宋体"/>
          <w:sz w:val="24"/>
        </w:rPr>
        <w:t>的</w:t>
      </w:r>
      <w:r w:rsidR="00550591" w:rsidRPr="003C48BE">
        <w:rPr>
          <w:rFonts w:ascii="宋体" w:hAnsi="宋体"/>
          <w:sz w:val="24"/>
        </w:rPr>
        <w:t>主要</w:t>
      </w:r>
      <w:r w:rsidRPr="003C48BE">
        <w:rPr>
          <w:rFonts w:ascii="宋体" w:hAnsi="宋体"/>
          <w:sz w:val="24"/>
        </w:rPr>
        <w:t>研究机构</w:t>
      </w:r>
    </w:p>
    <w:p w14:paraId="21268CC8" w14:textId="77777777" w:rsidR="00D12BCD" w:rsidRPr="003C48BE" w:rsidRDefault="00D50FB9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anchor distT="0" distB="0" distL="114300" distR="114300" simplePos="0" relativeHeight="251661312" behindDoc="0" locked="0" layoutInCell="1" allowOverlap="1" wp14:anchorId="7BB25CA4" wp14:editId="0498EA81">
            <wp:simplePos x="0" y="0"/>
            <wp:positionH relativeFrom="column">
              <wp:posOffset>123825</wp:posOffset>
            </wp:positionH>
            <wp:positionV relativeFrom="paragraph">
              <wp:posOffset>394970</wp:posOffset>
            </wp:positionV>
            <wp:extent cx="5320665" cy="3062605"/>
            <wp:effectExtent l="0" t="0" r="0" b="4445"/>
            <wp:wrapTopAndBottom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0665" cy="3062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F388CE" w14:textId="31F6011D" w:rsidR="00D12BCD" w:rsidRPr="003C48BE" w:rsidRDefault="00D50FB9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lastRenderedPageBreak/>
        <w:t>图</w:t>
      </w:r>
      <w:r w:rsidR="002A1978" w:rsidRPr="003C48BE">
        <w:rPr>
          <w:rFonts w:ascii="宋体" w:hAnsi="宋体"/>
          <w:sz w:val="24"/>
        </w:rPr>
        <w:t>3</w:t>
      </w:r>
      <w:r w:rsidRPr="003C48BE">
        <w:rPr>
          <w:rFonts w:ascii="宋体" w:hAnsi="宋体"/>
          <w:sz w:val="24"/>
        </w:rPr>
        <w:t xml:space="preserve"> </w:t>
      </w:r>
      <w:r w:rsidR="005E6C12">
        <w:rPr>
          <w:rFonts w:ascii="宋体" w:hAnsi="宋体"/>
          <w:sz w:val="24"/>
        </w:rPr>
        <w:t xml:space="preserve"> </w:t>
      </w:r>
      <w:r w:rsidR="005E6C12">
        <w:rPr>
          <w:rFonts w:ascii="宋体" w:hAnsi="宋体" w:hint="eastAsia"/>
          <w:sz w:val="24"/>
        </w:rPr>
        <w:t>国外相关研究</w:t>
      </w:r>
      <w:r w:rsidRPr="003C48BE">
        <w:rPr>
          <w:rFonts w:ascii="宋体" w:hAnsi="宋体"/>
          <w:sz w:val="24"/>
        </w:rPr>
        <w:t>的主要研究机构</w:t>
      </w:r>
    </w:p>
    <w:p w14:paraId="3FD430DC" w14:textId="3CC88AAA" w:rsidR="00D12BCD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>3.</w:t>
      </w:r>
      <w:r w:rsidR="003C48BE">
        <w:rPr>
          <w:rFonts w:ascii="黑体" w:eastAsia="黑体" w:hAnsi="黑体"/>
          <w:b/>
          <w:bCs/>
          <w:sz w:val="28"/>
          <w:szCs w:val="28"/>
        </w:rPr>
        <w:t>3</w:t>
      </w:r>
      <w:r w:rsidRPr="003C48BE"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D50FB9" w:rsidRPr="003C48BE">
        <w:rPr>
          <w:rFonts w:ascii="黑体" w:eastAsia="黑体" w:hAnsi="黑体"/>
          <w:b/>
          <w:bCs/>
          <w:sz w:val="28"/>
          <w:szCs w:val="28"/>
        </w:rPr>
        <w:t>高产</w:t>
      </w:r>
      <w:r w:rsidR="00D12BCD" w:rsidRPr="003C48BE">
        <w:rPr>
          <w:rFonts w:ascii="黑体" w:eastAsia="黑体" w:hAnsi="黑体"/>
          <w:b/>
          <w:bCs/>
          <w:sz w:val="28"/>
          <w:szCs w:val="28"/>
        </w:rPr>
        <w:t>作者</w:t>
      </w:r>
    </w:p>
    <w:p w14:paraId="4A634296" w14:textId="1CB5D16D" w:rsidR="00900EAB" w:rsidRPr="003C48BE" w:rsidRDefault="00467AC7" w:rsidP="007D7D3B">
      <w:pPr>
        <w:spacing w:beforeLines="50" w:before="156" w:afterLines="50" w:after="156" w:line="480" w:lineRule="auto"/>
        <w:ind w:firstLine="437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通过可视化软件制作高产作者知识图谱，国内作者分布见图</w:t>
      </w:r>
      <w:r w:rsidR="002A1978" w:rsidRPr="003C48BE">
        <w:rPr>
          <w:rFonts w:ascii="宋体" w:hAnsi="宋体"/>
          <w:sz w:val="24"/>
        </w:rPr>
        <w:t>4</w:t>
      </w:r>
      <w:r w:rsidRPr="003C48BE">
        <w:rPr>
          <w:rFonts w:ascii="宋体" w:hAnsi="宋体"/>
          <w:sz w:val="24"/>
        </w:rPr>
        <w:t>，由图</w:t>
      </w:r>
      <w:r w:rsidR="002A1978" w:rsidRPr="003C48BE">
        <w:rPr>
          <w:rFonts w:ascii="宋体" w:hAnsi="宋体"/>
          <w:sz w:val="24"/>
        </w:rPr>
        <w:t>4</w:t>
      </w:r>
      <w:r w:rsidRPr="003C48BE">
        <w:rPr>
          <w:rFonts w:ascii="宋体" w:hAnsi="宋体"/>
          <w:sz w:val="24"/>
        </w:rPr>
        <w:t>可看出作者之间合作以部分合作为主，主要研究团体为“刘立京、张卫兵、蔡康、潘丽萍”</w:t>
      </w:r>
      <w:r w:rsidR="00900EAB" w:rsidRPr="003C48BE">
        <w:rPr>
          <w:rFonts w:ascii="宋体" w:hAnsi="宋体"/>
          <w:sz w:val="24"/>
        </w:rPr>
        <w:t xml:space="preserve"> 等</w:t>
      </w:r>
      <w:r w:rsidRPr="003C48BE">
        <w:rPr>
          <w:rFonts w:ascii="宋体" w:hAnsi="宋体"/>
          <w:sz w:val="24"/>
        </w:rPr>
        <w:t>。排名前</w:t>
      </w:r>
      <w:r w:rsidR="005E6C12">
        <w:rPr>
          <w:rFonts w:ascii="宋体" w:hAnsi="宋体"/>
          <w:sz w:val="24"/>
        </w:rPr>
        <w:t>5</w:t>
      </w:r>
      <w:r w:rsidRPr="003C48BE">
        <w:rPr>
          <w:rFonts w:ascii="宋体" w:hAnsi="宋体"/>
          <w:sz w:val="24"/>
        </w:rPr>
        <w:t xml:space="preserve">位 的作者刘立京 、樊泽民 、蔡赓 、潘丽萍 、王凤阳 </w:t>
      </w:r>
      <w:r w:rsidR="005E6C12">
        <w:rPr>
          <w:rFonts w:ascii="宋体" w:hAnsi="宋体" w:hint="eastAsia"/>
          <w:sz w:val="24"/>
        </w:rPr>
        <w:t>。</w:t>
      </w:r>
    </w:p>
    <w:p w14:paraId="6F00EDBE" w14:textId="123D0784" w:rsidR="005C39F4" w:rsidRPr="003C48BE" w:rsidRDefault="005C39F4" w:rsidP="007D7D3B">
      <w:pPr>
        <w:spacing w:beforeLines="50" w:before="156" w:afterLines="50" w:after="156" w:line="480" w:lineRule="auto"/>
        <w:ind w:firstLine="437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国外高产作者知识图谱，见图5。分析图谱，</w:t>
      </w:r>
      <w:r w:rsidRPr="003C48BE">
        <w:rPr>
          <w:rFonts w:ascii="宋体" w:hAnsi="宋体" w:hint="eastAsia"/>
          <w:sz w:val="24"/>
        </w:rPr>
        <w:t>作者之间的连线密集程度代表作者之间的合作程度。</w:t>
      </w:r>
      <w:r w:rsidRPr="003C48BE">
        <w:rPr>
          <w:rFonts w:ascii="宋体" w:hAnsi="宋体"/>
          <w:sz w:val="24"/>
        </w:rPr>
        <w:t>可以看出国外作者合作方式与中国相同，均以小团体合作为主，其中主要包括“Allen PM、Campana G、</w:t>
      </w:r>
      <w:proofErr w:type="spellStart"/>
      <w:r w:rsidRPr="003C48BE">
        <w:rPr>
          <w:rFonts w:ascii="宋体" w:hAnsi="宋体"/>
          <w:sz w:val="24"/>
        </w:rPr>
        <w:t>Grauslund</w:t>
      </w:r>
      <w:proofErr w:type="spellEnd"/>
      <w:r w:rsidRPr="003C48BE">
        <w:rPr>
          <w:rFonts w:ascii="宋体" w:hAnsi="宋体"/>
          <w:sz w:val="24"/>
        </w:rPr>
        <w:t xml:space="preserve"> J”等为主体的团队。排名前</w:t>
      </w:r>
      <w:r w:rsidR="005E6C12">
        <w:rPr>
          <w:rFonts w:ascii="宋体" w:hAnsi="宋体"/>
          <w:sz w:val="24"/>
        </w:rPr>
        <w:t>5</w:t>
      </w:r>
      <w:r w:rsidRPr="003C48BE">
        <w:rPr>
          <w:rFonts w:ascii="宋体" w:hAnsi="宋体"/>
          <w:sz w:val="24"/>
        </w:rPr>
        <w:t>位的作者为Pavan A 、Campana G 、Goldschmidt E 、</w:t>
      </w:r>
      <w:proofErr w:type="spellStart"/>
      <w:r w:rsidRPr="003C48BE">
        <w:rPr>
          <w:rFonts w:ascii="宋体" w:hAnsi="宋体"/>
          <w:sz w:val="24"/>
        </w:rPr>
        <w:t>Grauslund</w:t>
      </w:r>
      <w:proofErr w:type="spellEnd"/>
      <w:r w:rsidRPr="003C48BE">
        <w:rPr>
          <w:rFonts w:ascii="宋体" w:hAnsi="宋体"/>
          <w:sz w:val="24"/>
        </w:rPr>
        <w:t xml:space="preserve"> J 、Camilleri R </w:t>
      </w:r>
      <w:r w:rsidR="005E6C12">
        <w:rPr>
          <w:rFonts w:ascii="宋体" w:hAnsi="宋体" w:hint="eastAsia"/>
          <w:sz w:val="24"/>
        </w:rPr>
        <w:t>。</w:t>
      </w:r>
    </w:p>
    <w:p w14:paraId="46464111" w14:textId="4A4CD1A4" w:rsidR="005C39F4" w:rsidRPr="003C48BE" w:rsidRDefault="005E6C12" w:rsidP="007D7D3B">
      <w:pPr>
        <w:spacing w:beforeLines="50" w:before="156" w:afterLines="50" w:after="156" w:line="480" w:lineRule="auto"/>
        <w:ind w:firstLine="437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anchor distT="0" distB="0" distL="114300" distR="114300" simplePos="0" relativeHeight="251662336" behindDoc="0" locked="0" layoutInCell="1" allowOverlap="1" wp14:anchorId="79691221" wp14:editId="7C730034">
            <wp:simplePos x="0" y="0"/>
            <wp:positionH relativeFrom="column">
              <wp:posOffset>406940</wp:posOffset>
            </wp:positionH>
            <wp:positionV relativeFrom="paragraph">
              <wp:posOffset>573405</wp:posOffset>
            </wp:positionV>
            <wp:extent cx="4880473" cy="4208795"/>
            <wp:effectExtent l="0" t="0" r="0" b="127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473" cy="4208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1FB4C41E" w14:textId="6466796A" w:rsidR="005C39F4" w:rsidRPr="003C48BE" w:rsidRDefault="005C39F4" w:rsidP="005C39F4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lastRenderedPageBreak/>
        <w:t xml:space="preserve">图4 </w:t>
      </w:r>
      <w:r w:rsidR="005E6C12">
        <w:rPr>
          <w:rFonts w:ascii="宋体" w:hAnsi="宋体"/>
          <w:sz w:val="24"/>
        </w:rPr>
        <w:t xml:space="preserve"> </w:t>
      </w:r>
      <w:r w:rsidRPr="003C48BE">
        <w:rPr>
          <w:rFonts w:ascii="宋体" w:hAnsi="宋体"/>
          <w:sz w:val="24"/>
        </w:rPr>
        <w:t xml:space="preserve"> </w:t>
      </w:r>
      <w:r w:rsidR="005E6C12">
        <w:rPr>
          <w:rFonts w:ascii="宋体" w:hAnsi="宋体" w:hint="eastAsia"/>
          <w:sz w:val="24"/>
        </w:rPr>
        <w:t>国内相关研究</w:t>
      </w:r>
      <w:r w:rsidRPr="003C48BE">
        <w:rPr>
          <w:rFonts w:ascii="宋体" w:hAnsi="宋体"/>
          <w:sz w:val="24"/>
        </w:rPr>
        <w:t>高产作者</w:t>
      </w:r>
    </w:p>
    <w:p w14:paraId="5C96DE55" w14:textId="6F42F3B0" w:rsidR="00E86D48" w:rsidRPr="003C48BE" w:rsidRDefault="00E86D48" w:rsidP="00E86D48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anchor distT="0" distB="0" distL="114300" distR="114300" simplePos="0" relativeHeight="251663360" behindDoc="0" locked="0" layoutInCell="1" allowOverlap="1" wp14:anchorId="369C6793" wp14:editId="5839D016">
            <wp:simplePos x="0" y="0"/>
            <wp:positionH relativeFrom="column">
              <wp:posOffset>0</wp:posOffset>
            </wp:positionH>
            <wp:positionV relativeFrom="paragraph">
              <wp:posOffset>315310</wp:posOffset>
            </wp:positionV>
            <wp:extent cx="5165725" cy="3200400"/>
            <wp:effectExtent l="0" t="0" r="0" b="0"/>
            <wp:wrapTopAndBottom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20"/>
                    <a:stretch/>
                  </pic:blipFill>
                  <pic:spPr bwMode="auto">
                    <a:xfrm>
                      <a:off x="0" y="0"/>
                      <a:ext cx="516572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74D478F4" w14:textId="66ADF1C3" w:rsidR="005C39F4" w:rsidRPr="003C48BE" w:rsidRDefault="00E86D48" w:rsidP="00E86D48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5  国外</w:t>
      </w:r>
      <w:r w:rsidR="005E6C12">
        <w:rPr>
          <w:rFonts w:ascii="宋体" w:hAnsi="宋体" w:hint="eastAsia"/>
          <w:sz w:val="24"/>
        </w:rPr>
        <w:t>相关研究</w:t>
      </w:r>
      <w:r w:rsidRPr="003C48BE">
        <w:rPr>
          <w:rFonts w:ascii="宋体" w:hAnsi="宋体"/>
          <w:sz w:val="24"/>
        </w:rPr>
        <w:t>的高产作者</w:t>
      </w:r>
    </w:p>
    <w:p w14:paraId="6D26260F" w14:textId="5D1C7EC5" w:rsidR="00D12BCD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>3</w:t>
      </w:r>
      <w:r w:rsidR="00D12BCD" w:rsidRPr="003C48BE">
        <w:rPr>
          <w:rFonts w:ascii="黑体" w:eastAsia="黑体" w:hAnsi="黑体"/>
          <w:b/>
          <w:bCs/>
          <w:sz w:val="28"/>
          <w:szCs w:val="28"/>
        </w:rPr>
        <w:t>.</w:t>
      </w:r>
      <w:r w:rsidR="003C48BE" w:rsidRPr="003C48BE">
        <w:rPr>
          <w:rFonts w:ascii="黑体" w:eastAsia="黑体" w:hAnsi="黑体"/>
          <w:b/>
          <w:bCs/>
          <w:sz w:val="28"/>
          <w:szCs w:val="28"/>
        </w:rPr>
        <w:t>4</w:t>
      </w:r>
      <w:r w:rsidRPr="003C48BE"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D12BCD" w:rsidRPr="003C48BE">
        <w:rPr>
          <w:rFonts w:ascii="黑体" w:eastAsia="黑体" w:hAnsi="黑体"/>
          <w:b/>
          <w:bCs/>
          <w:sz w:val="28"/>
          <w:szCs w:val="28"/>
        </w:rPr>
        <w:t>关键词</w:t>
      </w:r>
      <w:r w:rsidR="00900EAB" w:rsidRPr="003C48BE">
        <w:rPr>
          <w:rFonts w:ascii="黑体" w:eastAsia="黑体" w:hAnsi="黑体"/>
          <w:b/>
          <w:bCs/>
          <w:sz w:val="28"/>
          <w:szCs w:val="28"/>
        </w:rPr>
        <w:t>聚类图</w:t>
      </w:r>
    </w:p>
    <w:p w14:paraId="3F980198" w14:textId="0F49DCFA" w:rsidR="009A53EF" w:rsidRPr="003C48BE" w:rsidRDefault="00900EAB" w:rsidP="007D7D3B">
      <w:pPr>
        <w:spacing w:beforeLines="50" w:before="156" w:afterLines="50" w:after="156"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 </w:t>
      </w:r>
      <w:r w:rsidR="007D7D3B" w:rsidRPr="003C48BE">
        <w:rPr>
          <w:rFonts w:ascii="宋体" w:hAnsi="宋体"/>
          <w:sz w:val="24"/>
        </w:rPr>
        <w:t xml:space="preserve">  </w:t>
      </w:r>
      <w:r w:rsidRPr="003C48BE">
        <w:rPr>
          <w:rFonts w:ascii="宋体" w:hAnsi="宋体"/>
          <w:sz w:val="24"/>
        </w:rPr>
        <w:t xml:space="preserve"> </w:t>
      </w:r>
      <w:r w:rsidR="00A64D12" w:rsidRPr="003C48BE">
        <w:rPr>
          <w:rFonts w:ascii="宋体" w:hAnsi="宋体"/>
          <w:sz w:val="24"/>
        </w:rPr>
        <w:t>国内</w:t>
      </w:r>
      <w:r w:rsidRPr="003C48BE">
        <w:rPr>
          <w:rFonts w:ascii="宋体" w:hAnsi="宋体"/>
          <w:sz w:val="24"/>
        </w:rPr>
        <w:t>运动干预近视的可视化图关键词聚类图谱见图</w:t>
      </w:r>
      <w:r w:rsidR="009343DF" w:rsidRPr="003C48BE">
        <w:rPr>
          <w:rFonts w:ascii="宋体" w:hAnsi="宋体"/>
          <w:sz w:val="24"/>
        </w:rPr>
        <w:t>6</w:t>
      </w:r>
      <w:r w:rsidRPr="003C48BE">
        <w:rPr>
          <w:rFonts w:ascii="宋体" w:hAnsi="宋体"/>
          <w:sz w:val="24"/>
        </w:rPr>
        <w:t xml:space="preserve"> 。由图</w:t>
      </w:r>
      <w:r w:rsidR="009343DF" w:rsidRPr="003C48BE">
        <w:rPr>
          <w:rFonts w:ascii="宋体" w:hAnsi="宋体"/>
          <w:sz w:val="24"/>
        </w:rPr>
        <w:t>6</w:t>
      </w:r>
      <w:r w:rsidRPr="003C48BE">
        <w:rPr>
          <w:rFonts w:ascii="宋体" w:hAnsi="宋体"/>
          <w:sz w:val="24"/>
        </w:rPr>
        <w:t>可以看出，</w:t>
      </w:r>
      <w:r w:rsidR="00FB2068" w:rsidRPr="003C48BE">
        <w:rPr>
          <w:rFonts w:ascii="宋体" w:hAnsi="宋体"/>
          <w:sz w:val="24"/>
        </w:rPr>
        <w:t>运动干预近视的文献，关键词可分为11类，#0 “体育运动”，#1“体育锻炼”，#2“青少年”，#3“假性近视”，#4“眼球运动”，#5“近视程度”，#6 “体育课”，#7 “学生”，#8 “乒乓球运动”，#9 “影响因素”，#10 “高度近视”。</w:t>
      </w:r>
      <w:r w:rsidR="009A53EF" w:rsidRPr="003C48BE">
        <w:rPr>
          <w:rFonts w:ascii="宋体" w:hAnsi="宋体"/>
          <w:sz w:val="24"/>
        </w:rPr>
        <w:t xml:space="preserve"> </w:t>
      </w:r>
    </w:p>
    <w:p w14:paraId="31A7DFCE" w14:textId="46EE88F4" w:rsidR="00A64D12" w:rsidRPr="003C48BE" w:rsidRDefault="00A64D12" w:rsidP="00B44AF4">
      <w:pPr>
        <w:spacing w:beforeLines="50" w:before="156" w:afterLines="50" w:after="156" w:line="480" w:lineRule="auto"/>
        <w:ind w:firstLineChars="200" w:firstLine="480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国外运动干预近视的可视化图关键词聚类图谱见图</w:t>
      </w:r>
      <w:r w:rsidR="009343DF" w:rsidRPr="003C48BE">
        <w:rPr>
          <w:rFonts w:ascii="宋体" w:hAnsi="宋体"/>
          <w:sz w:val="24"/>
        </w:rPr>
        <w:t>7</w:t>
      </w:r>
      <w:r w:rsidRPr="003C48BE">
        <w:rPr>
          <w:rFonts w:ascii="宋体" w:hAnsi="宋体"/>
          <w:sz w:val="24"/>
        </w:rPr>
        <w:t>。由图</w:t>
      </w:r>
      <w:r w:rsidR="009343DF" w:rsidRPr="003C48BE">
        <w:rPr>
          <w:rFonts w:ascii="宋体" w:hAnsi="宋体"/>
          <w:sz w:val="24"/>
        </w:rPr>
        <w:t>7</w:t>
      </w:r>
      <w:r w:rsidRPr="003C48BE">
        <w:rPr>
          <w:rFonts w:ascii="宋体" w:hAnsi="宋体"/>
          <w:sz w:val="24"/>
        </w:rPr>
        <w:t>可以看出，运动干预近视的文献，关键词可分为10类，#0 “ethnic difference”，#1“visual acuity”，#2“choroidal thickness”，#3“visual impairment”，#4“</w:t>
      </w:r>
      <w:r w:rsidR="009A53EF" w:rsidRPr="003C48BE">
        <w:rPr>
          <w:rFonts w:ascii="宋体" w:hAnsi="宋体"/>
          <w:sz w:val="24"/>
        </w:rPr>
        <w:t>eye</w:t>
      </w:r>
      <w:r w:rsidRPr="003C48BE">
        <w:rPr>
          <w:rFonts w:ascii="宋体" w:hAnsi="宋体"/>
          <w:sz w:val="24"/>
        </w:rPr>
        <w:t>”，#5“</w:t>
      </w:r>
      <w:r w:rsidR="009A53EF" w:rsidRPr="003C48BE">
        <w:rPr>
          <w:rFonts w:ascii="宋体" w:hAnsi="宋体"/>
          <w:sz w:val="24"/>
        </w:rPr>
        <w:t>near vision symptom</w:t>
      </w:r>
      <w:r w:rsidRPr="003C48BE">
        <w:rPr>
          <w:rFonts w:ascii="宋体" w:hAnsi="宋体"/>
          <w:sz w:val="24"/>
        </w:rPr>
        <w:t>”，#6 “</w:t>
      </w:r>
      <w:r w:rsidR="009A53EF" w:rsidRPr="003C48BE">
        <w:rPr>
          <w:rFonts w:ascii="宋体" w:hAnsi="宋体"/>
          <w:sz w:val="24"/>
        </w:rPr>
        <w:t>international entrepreneurship</w:t>
      </w:r>
      <w:r w:rsidRPr="003C48BE">
        <w:rPr>
          <w:rFonts w:ascii="宋体" w:hAnsi="宋体"/>
          <w:sz w:val="24"/>
        </w:rPr>
        <w:t>”，#7 “</w:t>
      </w:r>
      <w:r w:rsidR="009A53EF" w:rsidRPr="003C48BE">
        <w:rPr>
          <w:rFonts w:ascii="宋体" w:hAnsi="宋体"/>
          <w:sz w:val="24"/>
        </w:rPr>
        <w:t>accommodation</w:t>
      </w:r>
      <w:r w:rsidRPr="003C48BE">
        <w:rPr>
          <w:rFonts w:ascii="宋体" w:hAnsi="宋体"/>
          <w:sz w:val="24"/>
        </w:rPr>
        <w:t>”，#8 “</w:t>
      </w:r>
      <w:r w:rsidR="009A53EF" w:rsidRPr="003C48BE">
        <w:rPr>
          <w:rFonts w:ascii="宋体" w:hAnsi="宋体"/>
          <w:sz w:val="24"/>
        </w:rPr>
        <w:t>enjoyment</w:t>
      </w:r>
      <w:r w:rsidRPr="003C48BE">
        <w:rPr>
          <w:rFonts w:ascii="宋体" w:hAnsi="宋体"/>
          <w:sz w:val="24"/>
        </w:rPr>
        <w:t>”，#9 “</w:t>
      </w:r>
      <w:r w:rsidR="009A53EF" w:rsidRPr="003C48BE">
        <w:rPr>
          <w:rFonts w:ascii="宋体" w:hAnsi="宋体"/>
          <w:sz w:val="24"/>
        </w:rPr>
        <w:t>green</w:t>
      </w:r>
      <w:r w:rsidRPr="003C48BE">
        <w:rPr>
          <w:rFonts w:ascii="宋体" w:hAnsi="宋体"/>
          <w:sz w:val="24"/>
        </w:rPr>
        <w:t>”。</w:t>
      </w:r>
    </w:p>
    <w:p w14:paraId="134DB065" w14:textId="6DB98147" w:rsidR="00D12BCD" w:rsidRPr="003C48BE" w:rsidRDefault="009A53EF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lastRenderedPageBreak/>
        <w:drawing>
          <wp:inline distT="0" distB="0" distL="0" distR="0" wp14:anchorId="6A0615B6" wp14:editId="5E1988F4">
            <wp:extent cx="5363570" cy="3718368"/>
            <wp:effectExtent l="0" t="0" r="889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8146" cy="37492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74DE5F" w14:textId="1C080B13" w:rsidR="00D12BCD" w:rsidRPr="003C48BE" w:rsidRDefault="009A53EF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</w:t>
      </w:r>
      <w:r w:rsidR="009343DF" w:rsidRPr="003C48BE">
        <w:rPr>
          <w:rFonts w:ascii="宋体" w:hAnsi="宋体"/>
          <w:sz w:val="24"/>
        </w:rPr>
        <w:t>6</w:t>
      </w:r>
      <w:r w:rsidR="007D7D3B" w:rsidRPr="003C48BE">
        <w:rPr>
          <w:rFonts w:ascii="宋体" w:hAnsi="宋体"/>
          <w:sz w:val="24"/>
        </w:rPr>
        <w:t xml:space="preserve"> </w:t>
      </w:r>
      <w:r w:rsidRPr="003C48BE">
        <w:rPr>
          <w:rFonts w:ascii="宋体" w:hAnsi="宋体"/>
          <w:sz w:val="24"/>
        </w:rPr>
        <w:t xml:space="preserve"> </w:t>
      </w:r>
      <w:r w:rsidR="005E6C12">
        <w:rPr>
          <w:rFonts w:ascii="宋体" w:hAnsi="宋体" w:hint="eastAsia"/>
          <w:sz w:val="24"/>
        </w:rPr>
        <w:t>国内相关研究</w:t>
      </w:r>
      <w:r w:rsidRPr="003C48BE">
        <w:rPr>
          <w:rFonts w:ascii="宋体" w:hAnsi="宋体"/>
          <w:sz w:val="24"/>
        </w:rPr>
        <w:t>的关键词聚类图</w:t>
      </w:r>
    </w:p>
    <w:p w14:paraId="6C83A785" w14:textId="77777777" w:rsidR="00D12BCD" w:rsidRPr="003C48BE" w:rsidRDefault="00D12BCD" w:rsidP="007D7D3B">
      <w:pPr>
        <w:spacing w:line="480" w:lineRule="auto"/>
        <w:rPr>
          <w:rFonts w:ascii="宋体" w:hAnsi="宋体"/>
          <w:sz w:val="24"/>
        </w:rPr>
      </w:pPr>
    </w:p>
    <w:p w14:paraId="11BE7E53" w14:textId="77777777" w:rsidR="00D12BCD" w:rsidRPr="003C48BE" w:rsidRDefault="00815542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inline distT="0" distB="0" distL="0" distR="0" wp14:anchorId="7CEB4D52" wp14:editId="6A0245D6">
            <wp:extent cx="5199962" cy="3170038"/>
            <wp:effectExtent l="0" t="0" r="127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5137" cy="31792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00E3EF" w14:textId="3D024112" w:rsidR="00D12BCD" w:rsidRPr="003C48BE" w:rsidRDefault="009A53EF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</w:t>
      </w:r>
      <w:r w:rsidR="009343DF" w:rsidRPr="003C48BE">
        <w:rPr>
          <w:rFonts w:ascii="宋体" w:hAnsi="宋体"/>
          <w:sz w:val="24"/>
        </w:rPr>
        <w:t xml:space="preserve">7 </w:t>
      </w:r>
      <w:r w:rsidRPr="003C48BE">
        <w:rPr>
          <w:rFonts w:ascii="宋体" w:hAnsi="宋体"/>
          <w:sz w:val="24"/>
        </w:rPr>
        <w:t xml:space="preserve"> </w:t>
      </w:r>
      <w:r w:rsidR="005E6C12">
        <w:rPr>
          <w:rFonts w:ascii="宋体" w:hAnsi="宋体" w:hint="eastAsia"/>
          <w:sz w:val="24"/>
        </w:rPr>
        <w:t>国外相关研究</w:t>
      </w:r>
      <w:r w:rsidRPr="003C48BE">
        <w:rPr>
          <w:rFonts w:ascii="宋体" w:hAnsi="宋体"/>
          <w:sz w:val="24"/>
        </w:rPr>
        <w:t>的关键词聚类图</w:t>
      </w:r>
    </w:p>
    <w:p w14:paraId="54203CE2" w14:textId="77777777" w:rsidR="00556DB9" w:rsidRPr="003C48BE" w:rsidRDefault="00556DB9" w:rsidP="007D7D3B">
      <w:pPr>
        <w:spacing w:line="480" w:lineRule="auto"/>
        <w:jc w:val="center"/>
        <w:rPr>
          <w:rFonts w:ascii="宋体" w:hAnsi="宋体"/>
          <w:sz w:val="24"/>
        </w:rPr>
      </w:pPr>
    </w:p>
    <w:p w14:paraId="784848BA" w14:textId="6738AEE2" w:rsidR="00D12BCD" w:rsidRPr="003C48BE" w:rsidRDefault="00CB4702" w:rsidP="003C48BE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lastRenderedPageBreak/>
        <w:t>3</w:t>
      </w:r>
      <w:r w:rsidR="009B3988" w:rsidRPr="003C48BE">
        <w:rPr>
          <w:rFonts w:ascii="黑体" w:eastAsia="黑体" w:hAnsi="黑体"/>
          <w:b/>
          <w:bCs/>
          <w:sz w:val="28"/>
          <w:szCs w:val="28"/>
        </w:rPr>
        <w:t>.</w:t>
      </w:r>
      <w:r w:rsidR="008124DF">
        <w:rPr>
          <w:rFonts w:ascii="黑体" w:eastAsia="黑体" w:hAnsi="黑体"/>
          <w:b/>
          <w:bCs/>
          <w:sz w:val="28"/>
          <w:szCs w:val="28"/>
        </w:rPr>
        <w:t>5</w:t>
      </w:r>
      <w:r w:rsidRPr="003C48BE"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9B3988" w:rsidRPr="003C48BE">
        <w:rPr>
          <w:rFonts w:ascii="黑体" w:eastAsia="黑体" w:hAnsi="黑体"/>
          <w:b/>
          <w:bCs/>
          <w:sz w:val="28"/>
          <w:szCs w:val="28"/>
        </w:rPr>
        <w:t>关</w:t>
      </w:r>
      <w:r w:rsidR="00D12BCD" w:rsidRPr="003C48BE">
        <w:rPr>
          <w:rFonts w:ascii="黑体" w:eastAsia="黑体" w:hAnsi="黑体"/>
          <w:b/>
          <w:bCs/>
          <w:sz w:val="28"/>
          <w:szCs w:val="28"/>
        </w:rPr>
        <w:t>键词时区图</w:t>
      </w:r>
    </w:p>
    <w:p w14:paraId="081B030E" w14:textId="063000E8" w:rsidR="00D12BCD" w:rsidRPr="003C48BE" w:rsidRDefault="009B3988" w:rsidP="007D7D3B">
      <w:pPr>
        <w:spacing w:beforeLines="50" w:before="156" w:afterLines="50" w:after="156"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  </w:t>
      </w:r>
      <w:r w:rsidR="005E6C12">
        <w:rPr>
          <w:rFonts w:ascii="宋体" w:hAnsi="宋体"/>
          <w:sz w:val="24"/>
        </w:rPr>
        <w:t xml:space="preserve"> </w:t>
      </w:r>
      <w:r w:rsidRPr="003C48BE">
        <w:rPr>
          <w:rFonts w:ascii="宋体" w:hAnsi="宋体"/>
          <w:sz w:val="24"/>
        </w:rPr>
        <w:t xml:space="preserve"> 国内运动干预近视的关键词发展路径见图9，从图中可以看出，青少年的节点较大，表明研究青少年的文献较多。体育锻炼与近视的出现时间较早，之后的研究在体育锻炼以及近视的基础上，发展出了近视率，近视的体育疗法，干预人群包括青少年。</w:t>
      </w:r>
    </w:p>
    <w:p w14:paraId="0F50F0C1" w14:textId="3F98274F" w:rsidR="00D12BCD" w:rsidRPr="003C48BE" w:rsidRDefault="009B3988" w:rsidP="007D7D3B">
      <w:pPr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 xml:space="preserve">  </w:t>
      </w:r>
      <w:r w:rsidR="005E6C12">
        <w:rPr>
          <w:rFonts w:ascii="宋体" w:hAnsi="宋体"/>
          <w:sz w:val="24"/>
        </w:rPr>
        <w:t xml:space="preserve"> </w:t>
      </w:r>
      <w:r w:rsidRPr="003C48BE">
        <w:rPr>
          <w:rFonts w:ascii="宋体" w:hAnsi="宋体"/>
          <w:sz w:val="24"/>
        </w:rPr>
        <w:t>国外运动干预近视的关键词路径见图10，从图中可以看出，</w:t>
      </w:r>
      <w:r w:rsidR="00C371FF" w:rsidRPr="003C48BE">
        <w:rPr>
          <w:rFonts w:ascii="宋体" w:hAnsi="宋体"/>
          <w:sz w:val="24"/>
        </w:rPr>
        <w:t>physical activity与myopia的节点较大，表明国外研究身体活动与近视关联的文献较多。</w:t>
      </w:r>
      <w:r w:rsidR="0064304B" w:rsidRPr="003C48BE">
        <w:rPr>
          <w:rFonts w:ascii="宋体" w:hAnsi="宋体" w:hint="eastAsia"/>
          <w:sz w:val="24"/>
        </w:rPr>
        <w:t>refractive</w:t>
      </w:r>
      <w:r w:rsidR="0064304B" w:rsidRPr="003C48BE">
        <w:rPr>
          <w:rFonts w:ascii="宋体" w:hAnsi="宋体"/>
          <w:sz w:val="24"/>
        </w:rPr>
        <w:t xml:space="preserve"> </w:t>
      </w:r>
      <w:r w:rsidR="0064304B" w:rsidRPr="003C48BE">
        <w:rPr>
          <w:rFonts w:ascii="宋体" w:hAnsi="宋体" w:hint="eastAsia"/>
          <w:sz w:val="24"/>
        </w:rPr>
        <w:t>error</w:t>
      </w:r>
      <w:r w:rsidR="00C371FF" w:rsidRPr="003C48BE">
        <w:rPr>
          <w:rFonts w:ascii="宋体" w:hAnsi="宋体"/>
          <w:sz w:val="24"/>
        </w:rPr>
        <w:t>出现时间较早，之后随着时间的推移，依次衍生出outdoor activity、children等</w:t>
      </w:r>
      <w:r w:rsidR="009F5762" w:rsidRPr="003C48BE">
        <w:rPr>
          <w:rFonts w:ascii="宋体" w:hAnsi="宋体" w:hint="eastAsia"/>
          <w:sz w:val="24"/>
        </w:rPr>
        <w:t>关键词</w:t>
      </w:r>
      <w:r w:rsidR="00C371FF" w:rsidRPr="003C48BE">
        <w:rPr>
          <w:rFonts w:ascii="宋体" w:hAnsi="宋体"/>
          <w:sz w:val="24"/>
        </w:rPr>
        <w:t>。</w:t>
      </w:r>
    </w:p>
    <w:p w14:paraId="2F30C639" w14:textId="6EADD4E8" w:rsidR="00D12BCD" w:rsidRPr="003C48BE" w:rsidRDefault="00D12BCD" w:rsidP="0062069C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drawing>
          <wp:inline distT="0" distB="0" distL="0" distR="0" wp14:anchorId="771947F7" wp14:editId="59EFED82">
            <wp:extent cx="5024184" cy="3493826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33" b="8104"/>
                    <a:stretch/>
                  </pic:blipFill>
                  <pic:spPr bwMode="auto">
                    <a:xfrm>
                      <a:off x="0" y="0"/>
                      <a:ext cx="5073056" cy="35278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DC620" w14:textId="2EDA0DBC" w:rsidR="00C371FF" w:rsidRPr="003C48BE" w:rsidRDefault="00C371FF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</w:t>
      </w:r>
      <w:r w:rsidR="008124DF">
        <w:rPr>
          <w:rFonts w:ascii="宋体" w:hAnsi="宋体"/>
          <w:sz w:val="24"/>
        </w:rPr>
        <w:t>8</w:t>
      </w:r>
      <w:r w:rsidRPr="003C48BE">
        <w:rPr>
          <w:rFonts w:ascii="宋体" w:hAnsi="宋体"/>
          <w:sz w:val="24"/>
        </w:rPr>
        <w:t xml:space="preserve">  </w:t>
      </w:r>
      <w:r w:rsidR="005E6C12">
        <w:rPr>
          <w:rFonts w:ascii="宋体" w:hAnsi="宋体" w:hint="eastAsia"/>
          <w:sz w:val="24"/>
        </w:rPr>
        <w:t>国内相关研究</w:t>
      </w:r>
      <w:r w:rsidRPr="003C48BE">
        <w:rPr>
          <w:rFonts w:ascii="宋体" w:hAnsi="宋体"/>
          <w:sz w:val="24"/>
        </w:rPr>
        <w:t>的关键词时区图</w:t>
      </w:r>
    </w:p>
    <w:p w14:paraId="566C864D" w14:textId="1F86B392" w:rsidR="00C371FF" w:rsidRPr="003C48BE" w:rsidRDefault="0062069C" w:rsidP="007D7D3B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noProof/>
          <w:sz w:val="24"/>
        </w:rPr>
        <w:lastRenderedPageBreak/>
        <w:drawing>
          <wp:inline distT="0" distB="0" distL="0" distR="0" wp14:anchorId="0DA3A868" wp14:editId="31E2697F">
            <wp:extent cx="4738334" cy="2917372"/>
            <wp:effectExtent l="0" t="0" r="5715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7520" cy="2929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636E9" w14:textId="2D5DB2C5" w:rsidR="0062069C" w:rsidRPr="003C48BE" w:rsidRDefault="0062069C" w:rsidP="0062069C">
      <w:pPr>
        <w:spacing w:line="480" w:lineRule="auto"/>
        <w:jc w:val="center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图</w:t>
      </w:r>
      <w:r w:rsidR="008124DF">
        <w:rPr>
          <w:rFonts w:ascii="宋体" w:hAnsi="宋体"/>
          <w:sz w:val="24"/>
        </w:rPr>
        <w:t>9</w:t>
      </w:r>
      <w:r w:rsidRPr="003C48BE">
        <w:rPr>
          <w:rFonts w:ascii="宋体" w:hAnsi="宋体"/>
          <w:sz w:val="24"/>
        </w:rPr>
        <w:t xml:space="preserve">   国外</w:t>
      </w:r>
      <w:r w:rsidR="005E6C12">
        <w:rPr>
          <w:rFonts w:ascii="宋体" w:hAnsi="宋体" w:hint="eastAsia"/>
          <w:sz w:val="24"/>
        </w:rPr>
        <w:t>相关研究</w:t>
      </w:r>
      <w:r w:rsidRPr="003C48BE">
        <w:rPr>
          <w:rFonts w:ascii="宋体" w:hAnsi="宋体"/>
          <w:sz w:val="24"/>
        </w:rPr>
        <w:t>的关键词时区图</w:t>
      </w:r>
    </w:p>
    <w:p w14:paraId="7D3155B1" w14:textId="6EA5E9F4" w:rsidR="00815542" w:rsidRPr="003C48BE" w:rsidRDefault="00815542" w:rsidP="007D7D3B">
      <w:pPr>
        <w:spacing w:line="480" w:lineRule="auto"/>
        <w:rPr>
          <w:rFonts w:ascii="宋体" w:hAnsi="宋体"/>
          <w:sz w:val="24"/>
        </w:rPr>
      </w:pPr>
    </w:p>
    <w:p w14:paraId="7A2359D5" w14:textId="18E98C0E" w:rsidR="005C0A70" w:rsidRPr="003C48BE" w:rsidRDefault="00CB4702" w:rsidP="007D7D3B">
      <w:pPr>
        <w:spacing w:line="480" w:lineRule="auto"/>
        <w:rPr>
          <w:rFonts w:ascii="黑体" w:eastAsia="黑体" w:hAnsi="黑体"/>
          <w:b/>
          <w:bCs/>
          <w:sz w:val="28"/>
          <w:szCs w:val="28"/>
        </w:rPr>
      </w:pPr>
      <w:r w:rsidRPr="003C48BE">
        <w:rPr>
          <w:rFonts w:ascii="黑体" w:eastAsia="黑体" w:hAnsi="黑体"/>
          <w:b/>
          <w:bCs/>
          <w:sz w:val="28"/>
          <w:szCs w:val="28"/>
        </w:rPr>
        <w:t xml:space="preserve">4 </w:t>
      </w:r>
      <w:r w:rsidR="007D7D3B" w:rsidRPr="003C48BE">
        <w:rPr>
          <w:rFonts w:ascii="黑体" w:eastAsia="黑体" w:hAnsi="黑体"/>
          <w:b/>
          <w:bCs/>
          <w:sz w:val="28"/>
          <w:szCs w:val="28"/>
        </w:rPr>
        <w:t xml:space="preserve"> </w:t>
      </w:r>
      <w:r w:rsidR="002B1AA6" w:rsidRPr="003C48BE">
        <w:rPr>
          <w:rFonts w:ascii="黑体" w:eastAsia="黑体" w:hAnsi="黑体"/>
          <w:b/>
          <w:bCs/>
          <w:sz w:val="28"/>
          <w:szCs w:val="28"/>
        </w:rPr>
        <w:t>小结</w:t>
      </w:r>
    </w:p>
    <w:p w14:paraId="08B5DCEF" w14:textId="77777777" w:rsidR="002B1AA6" w:rsidRPr="003C48BE" w:rsidRDefault="002B1AA6" w:rsidP="00AB1C04">
      <w:pPr>
        <w:spacing w:line="480" w:lineRule="auto"/>
        <w:ind w:firstLine="43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1）</w:t>
      </w:r>
      <w:r w:rsidR="008C1783" w:rsidRPr="003C48BE">
        <w:rPr>
          <w:rFonts w:ascii="宋体" w:hAnsi="宋体"/>
          <w:sz w:val="24"/>
        </w:rPr>
        <w:t>国内外运动干预近视的研究成果均</w:t>
      </w:r>
      <w:r w:rsidR="00CD474B" w:rsidRPr="003C48BE">
        <w:rPr>
          <w:rFonts w:ascii="宋体" w:hAnsi="宋体"/>
          <w:sz w:val="24"/>
        </w:rPr>
        <w:t>1990-2020年</w:t>
      </w:r>
      <w:r w:rsidR="008C1783" w:rsidRPr="003C48BE">
        <w:rPr>
          <w:rFonts w:ascii="宋体" w:hAnsi="宋体"/>
          <w:sz w:val="24"/>
        </w:rPr>
        <w:t>呈现逐渐上升的趋势</w:t>
      </w:r>
      <w:r w:rsidR="00CD474B" w:rsidRPr="003C48BE">
        <w:rPr>
          <w:rFonts w:ascii="宋体" w:hAnsi="宋体"/>
          <w:sz w:val="24"/>
        </w:rPr>
        <w:t>，1990-2</w:t>
      </w:r>
      <w:r w:rsidR="008936B7" w:rsidRPr="003C48BE">
        <w:rPr>
          <w:rFonts w:ascii="宋体" w:hAnsi="宋体"/>
          <w:sz w:val="24"/>
        </w:rPr>
        <w:t>008年缓慢增长，2009—2020年增长幅度较大</w:t>
      </w:r>
      <w:r w:rsidR="00C80B21" w:rsidRPr="003C48BE">
        <w:rPr>
          <w:rFonts w:ascii="宋体" w:hAnsi="宋体"/>
          <w:sz w:val="24"/>
        </w:rPr>
        <w:t>。</w:t>
      </w:r>
      <w:r w:rsidR="00CD474B" w:rsidRPr="003C48BE">
        <w:rPr>
          <w:rFonts w:ascii="宋体" w:hAnsi="宋体"/>
          <w:sz w:val="24"/>
        </w:rPr>
        <w:t>国内本领域研究时间早于国外，国外的发文量2010-2020年</w:t>
      </w:r>
      <w:r w:rsidR="00AB1C04" w:rsidRPr="003C48BE">
        <w:rPr>
          <w:rFonts w:ascii="宋体" w:hAnsi="宋体"/>
          <w:sz w:val="24"/>
        </w:rPr>
        <w:t>间</w:t>
      </w:r>
      <w:r w:rsidR="00CD474B" w:rsidRPr="003C48BE">
        <w:rPr>
          <w:rFonts w:ascii="宋体" w:hAnsi="宋体"/>
          <w:sz w:val="24"/>
        </w:rPr>
        <w:t>具有突增性</w:t>
      </w:r>
      <w:r w:rsidR="00C80B21" w:rsidRPr="003C48BE">
        <w:rPr>
          <w:rFonts w:ascii="宋体" w:hAnsi="宋体"/>
          <w:sz w:val="24"/>
        </w:rPr>
        <w:t>。</w:t>
      </w:r>
    </w:p>
    <w:p w14:paraId="08B76FC0" w14:textId="5380C539" w:rsidR="002B1AA6" w:rsidRPr="003C48BE" w:rsidRDefault="002B1AA6" w:rsidP="00AB1C04">
      <w:pPr>
        <w:spacing w:line="480" w:lineRule="auto"/>
        <w:ind w:firstLine="43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2）</w:t>
      </w:r>
      <w:r w:rsidR="00AB1C04" w:rsidRPr="003C48BE">
        <w:rPr>
          <w:rFonts w:ascii="宋体" w:hAnsi="宋体"/>
          <w:sz w:val="24"/>
        </w:rPr>
        <w:t>国内运动干预近视的外发文机构主要集中在体育类及师范类的高校，医院</w:t>
      </w:r>
      <w:r w:rsidR="009343DF" w:rsidRPr="003C48BE">
        <w:rPr>
          <w:rFonts w:ascii="宋体" w:hAnsi="宋体"/>
          <w:sz w:val="24"/>
        </w:rPr>
        <w:t>等机构</w:t>
      </w:r>
      <w:r w:rsidR="00AB1C04" w:rsidRPr="003C48BE">
        <w:rPr>
          <w:rFonts w:ascii="宋体" w:hAnsi="宋体"/>
          <w:sz w:val="24"/>
        </w:rPr>
        <w:t>发文量较少。国外各机构之间合作相较于国内更为紧密。</w:t>
      </w:r>
    </w:p>
    <w:p w14:paraId="7D2A3598" w14:textId="77777777" w:rsidR="002B1AA6" w:rsidRPr="003C48BE" w:rsidRDefault="002B1AA6" w:rsidP="00AB1C04">
      <w:pPr>
        <w:spacing w:line="480" w:lineRule="auto"/>
        <w:ind w:firstLine="43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3）</w:t>
      </w:r>
      <w:r w:rsidR="00AB1C04" w:rsidRPr="003C48BE">
        <w:rPr>
          <w:rFonts w:ascii="宋体" w:hAnsi="宋体"/>
          <w:sz w:val="24"/>
        </w:rPr>
        <w:t>国内外运动干预近视的研究者较为分散涉及研究</w:t>
      </w:r>
      <w:r w:rsidR="00C80B21" w:rsidRPr="003C48BE">
        <w:rPr>
          <w:rFonts w:ascii="宋体" w:hAnsi="宋体"/>
          <w:sz w:val="24"/>
        </w:rPr>
        <w:t>领域较广泛</w:t>
      </w:r>
      <w:r w:rsidR="00AB1C04" w:rsidRPr="003C48BE">
        <w:rPr>
          <w:rFonts w:ascii="宋体" w:hAnsi="宋体"/>
          <w:sz w:val="24"/>
        </w:rPr>
        <w:t>，发文量较少。</w:t>
      </w:r>
      <w:r w:rsidR="00C80B21" w:rsidRPr="003C48BE">
        <w:rPr>
          <w:rFonts w:ascii="宋体" w:hAnsi="宋体"/>
          <w:sz w:val="24"/>
        </w:rPr>
        <w:t>国内研究更多重视近视与体育活动的关联性研究，</w:t>
      </w:r>
      <w:r w:rsidR="00AB1C04" w:rsidRPr="003C48BE">
        <w:rPr>
          <w:rFonts w:ascii="宋体" w:hAnsi="宋体"/>
          <w:sz w:val="24"/>
        </w:rPr>
        <w:t>国外研究以队列研究居多</w:t>
      </w:r>
      <w:r w:rsidR="00C80B21" w:rsidRPr="003C48BE">
        <w:rPr>
          <w:rFonts w:ascii="宋体" w:hAnsi="宋体"/>
          <w:sz w:val="24"/>
        </w:rPr>
        <w:t>。</w:t>
      </w:r>
    </w:p>
    <w:p w14:paraId="7198E995" w14:textId="372C05EF" w:rsidR="00AB1C04" w:rsidRPr="003C48BE" w:rsidRDefault="002B1AA6" w:rsidP="00AB1C04">
      <w:pPr>
        <w:spacing w:line="480" w:lineRule="auto"/>
        <w:ind w:firstLine="435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4）</w:t>
      </w:r>
      <w:r w:rsidR="002A1978" w:rsidRPr="003C48BE">
        <w:rPr>
          <w:rFonts w:ascii="宋体" w:hAnsi="宋体"/>
          <w:sz w:val="24"/>
        </w:rPr>
        <w:t>国内外研究均偏向学科交叉的属性。</w:t>
      </w:r>
      <w:r w:rsidR="00C80B21" w:rsidRPr="003C48BE">
        <w:rPr>
          <w:rFonts w:ascii="宋体" w:hAnsi="宋体"/>
          <w:sz w:val="24"/>
        </w:rPr>
        <w:t>国内运动干预近视的研究以近视、视力不良为关键词而展开研究，其中青少年与高度近视是研究的热点。国外以“prevalence”为关键词，其中“</w:t>
      </w:r>
      <w:r w:rsidRPr="003C48BE">
        <w:rPr>
          <w:rFonts w:ascii="宋体" w:hAnsi="宋体"/>
          <w:sz w:val="24"/>
        </w:rPr>
        <w:t>school children</w:t>
      </w:r>
      <w:r w:rsidR="00C80B21" w:rsidRPr="003C48BE">
        <w:rPr>
          <w:rFonts w:ascii="宋体" w:hAnsi="宋体"/>
          <w:sz w:val="24"/>
        </w:rPr>
        <w:t>”</w:t>
      </w:r>
      <w:r w:rsidRPr="003C48BE">
        <w:rPr>
          <w:rFonts w:ascii="宋体" w:hAnsi="宋体"/>
          <w:sz w:val="24"/>
        </w:rPr>
        <w:t>是研究的热点。</w:t>
      </w:r>
    </w:p>
    <w:p w14:paraId="2EEC6E07" w14:textId="4B28D9F7" w:rsidR="002A1978" w:rsidRDefault="002A1978" w:rsidP="00AB1C04">
      <w:pPr>
        <w:spacing w:line="480" w:lineRule="auto"/>
        <w:ind w:firstLine="435"/>
        <w:rPr>
          <w:rFonts w:ascii="宋体" w:hAnsi="宋体"/>
          <w:sz w:val="24"/>
        </w:rPr>
      </w:pPr>
    </w:p>
    <w:p w14:paraId="793EB184" w14:textId="77777777" w:rsidR="005E6C12" w:rsidRPr="003C48BE" w:rsidRDefault="005E6C12" w:rsidP="00AB1C04">
      <w:pPr>
        <w:spacing w:line="480" w:lineRule="auto"/>
        <w:ind w:firstLine="435"/>
        <w:rPr>
          <w:rFonts w:ascii="宋体" w:hAnsi="宋体"/>
          <w:sz w:val="24"/>
        </w:rPr>
      </w:pPr>
    </w:p>
    <w:p w14:paraId="07F8209F" w14:textId="550836D2" w:rsidR="002A1978" w:rsidRPr="00C7189D" w:rsidRDefault="002A1978" w:rsidP="002A1978">
      <w:pPr>
        <w:spacing w:line="480" w:lineRule="auto"/>
        <w:rPr>
          <w:rFonts w:ascii="黑体" w:eastAsia="黑体" w:hAnsi="黑体"/>
          <w:b/>
          <w:bCs/>
          <w:sz w:val="24"/>
        </w:rPr>
      </w:pPr>
      <w:r w:rsidRPr="00C7189D">
        <w:rPr>
          <w:rFonts w:ascii="黑体" w:eastAsia="黑体" w:hAnsi="黑体"/>
          <w:b/>
          <w:bCs/>
          <w:sz w:val="24"/>
        </w:rPr>
        <w:lastRenderedPageBreak/>
        <w:t>参考文献</w:t>
      </w:r>
    </w:p>
    <w:p w14:paraId="322DE2D0" w14:textId="0DE35414" w:rsidR="00E01345" w:rsidRPr="003C48BE" w:rsidRDefault="005C0A70" w:rsidP="00E01345">
      <w:pPr>
        <w:pStyle w:val="EndNoteBibliography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fldChar w:fldCharType="begin"/>
      </w:r>
      <w:r w:rsidRPr="003C48BE">
        <w:rPr>
          <w:rFonts w:ascii="宋体" w:hAnsi="宋体"/>
          <w:sz w:val="24"/>
        </w:rPr>
        <w:instrText xml:space="preserve"> ADDIN EN.REFLIST </w:instrText>
      </w:r>
      <w:r w:rsidRPr="003C48BE">
        <w:rPr>
          <w:rFonts w:ascii="宋体" w:hAnsi="宋体"/>
          <w:sz w:val="24"/>
        </w:rPr>
        <w:fldChar w:fldCharType="separate"/>
      </w:r>
      <w:r w:rsidR="00E01345" w:rsidRPr="003C48BE">
        <w:rPr>
          <w:rFonts w:ascii="宋体" w:hAnsi="宋体" w:hint="eastAsia"/>
          <w:sz w:val="24"/>
        </w:rPr>
        <w:t xml:space="preserve">[1] 魏瑞华, 鹿大千, 金楠, </w:t>
      </w:r>
      <w:r w:rsidR="003C48BE">
        <w:rPr>
          <w:rFonts w:ascii="宋体" w:hAnsi="宋体" w:hint="eastAsia"/>
          <w:sz w:val="24"/>
        </w:rPr>
        <w:t>等</w:t>
      </w:r>
      <w:r w:rsidR="00E01345" w:rsidRPr="003C48BE">
        <w:rPr>
          <w:rFonts w:ascii="宋体" w:hAnsi="宋体" w:hint="eastAsia"/>
          <w:sz w:val="24"/>
        </w:rPr>
        <w:t>. 国际近视研究学会(IMI)近视防控研究白皮书解读[J]. 眼科新进展, 2019, 39(08):701-713.</w:t>
      </w:r>
    </w:p>
    <w:p w14:paraId="4240E631" w14:textId="77777777" w:rsidR="00E01345" w:rsidRPr="003C48BE" w:rsidRDefault="00E01345" w:rsidP="00E01345">
      <w:pPr>
        <w:pStyle w:val="EndNoteBibliography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[2] Holden B A, Fricke T R, Wilson D A, et al. Global Prevalence of Myopia and High Myopia and Temporal Trends from 2000 through 2050[J]. Ophthalmology, 2016, 123(5):1036-42.</w:t>
      </w:r>
    </w:p>
    <w:p w14:paraId="78C610C8" w14:textId="77777777" w:rsidR="00E01345" w:rsidRPr="003C48BE" w:rsidRDefault="00E01345" w:rsidP="00E01345">
      <w:pPr>
        <w:pStyle w:val="EndNoteBibliography"/>
        <w:rPr>
          <w:rFonts w:ascii="宋体" w:hAnsi="宋体"/>
          <w:sz w:val="24"/>
        </w:rPr>
      </w:pPr>
      <w:r w:rsidRPr="003C48BE">
        <w:rPr>
          <w:rFonts w:ascii="宋体" w:hAnsi="宋体" w:hint="eastAsia"/>
          <w:sz w:val="24"/>
        </w:rPr>
        <w:t>[3] 陶芳标. 《儿童青少年近视防控适宜技术指南》专题解读[J]. 中国学校卫生:1-4.</w:t>
      </w:r>
    </w:p>
    <w:p w14:paraId="5FD2191B" w14:textId="77777777" w:rsidR="00E01345" w:rsidRPr="003C48BE" w:rsidRDefault="00E01345" w:rsidP="00E01345">
      <w:pPr>
        <w:pStyle w:val="EndNoteBibliography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[4] Hansen M H, Laigaard P P, Olsen E M, et al. Low physical activity and higher use of screen devices are associated with myopia at the age of 16-17 years in the CCC2000 Eye Study[J]. Acta Ophthalmol, 2019.</w:t>
      </w:r>
    </w:p>
    <w:p w14:paraId="7194C544" w14:textId="77777777" w:rsidR="00E01345" w:rsidRPr="003C48BE" w:rsidRDefault="00E01345" w:rsidP="00E01345">
      <w:pPr>
        <w:pStyle w:val="EndNoteBibliography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t>[5] Lundberg K, Tarp J, Vestergaard A H, et al. Retinal vascular diameters in relation to physical activity in Danish children - The CHAMPS Eye Study[J]. Scand J Med Sci Sports, 2018, 28(8):1897-1907.</w:t>
      </w:r>
    </w:p>
    <w:p w14:paraId="4BAF08B2" w14:textId="1A19F9E7" w:rsidR="00A3779D" w:rsidRPr="003C48BE" w:rsidRDefault="005C0A70" w:rsidP="007D7D3B">
      <w:pPr>
        <w:pStyle w:val="EndNoteBibliography"/>
        <w:spacing w:line="480" w:lineRule="auto"/>
        <w:rPr>
          <w:rFonts w:ascii="宋体" w:hAnsi="宋体"/>
          <w:sz w:val="24"/>
        </w:rPr>
      </w:pPr>
      <w:r w:rsidRPr="003C48BE">
        <w:rPr>
          <w:rFonts w:ascii="宋体" w:hAnsi="宋体"/>
          <w:sz w:val="24"/>
        </w:rPr>
        <w:fldChar w:fldCharType="end"/>
      </w:r>
    </w:p>
    <w:p w14:paraId="23F5B67E" w14:textId="67CC5A6E" w:rsidR="00C7189D" w:rsidRDefault="00C7189D" w:rsidP="007D7D3B">
      <w:pPr>
        <w:pStyle w:val="EndNoteBibliography"/>
        <w:spacing w:line="480" w:lineRule="auto"/>
        <w:rPr>
          <w:rFonts w:ascii="宋体" w:hAnsi="宋体"/>
          <w:sz w:val="24"/>
        </w:rPr>
      </w:pPr>
    </w:p>
    <w:p w14:paraId="68B15119" w14:textId="0098756D" w:rsidR="00815542" w:rsidRPr="003C48BE" w:rsidRDefault="00815542" w:rsidP="007D7D3B">
      <w:pPr>
        <w:pStyle w:val="EndNoteBibliography"/>
        <w:spacing w:line="480" w:lineRule="auto"/>
        <w:rPr>
          <w:rFonts w:ascii="宋体" w:hAnsi="宋体"/>
          <w:sz w:val="24"/>
        </w:rPr>
      </w:pPr>
    </w:p>
    <w:sectPr w:rsidR="00815542" w:rsidRPr="003C48BE" w:rsidSect="003C48BE"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1B9D7D6" w14:textId="77777777" w:rsidR="008E59B2" w:rsidRDefault="008E59B2" w:rsidP="00C318F6">
      <w:r>
        <w:separator/>
      </w:r>
    </w:p>
  </w:endnote>
  <w:endnote w:type="continuationSeparator" w:id="0">
    <w:p w14:paraId="0222B872" w14:textId="77777777" w:rsidR="008E59B2" w:rsidRDefault="008E59B2" w:rsidP="00C318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827ED2" w14:textId="77777777" w:rsidR="008E59B2" w:rsidRDefault="008E59B2" w:rsidP="00C318F6">
      <w:r>
        <w:separator/>
      </w:r>
    </w:p>
  </w:footnote>
  <w:footnote w:type="continuationSeparator" w:id="0">
    <w:p w14:paraId="563C7FDB" w14:textId="77777777" w:rsidR="008E59B2" w:rsidRDefault="008E59B2" w:rsidP="00C318F6">
      <w:r>
        <w:continuationSeparator/>
      </w:r>
    </w:p>
  </w:footnote>
  <w:footnote w:id="1">
    <w:p w14:paraId="258AE0EE" w14:textId="3289F4C6" w:rsidR="0014435A" w:rsidRDefault="0014435A">
      <w:pPr>
        <w:pStyle w:val="a8"/>
      </w:pPr>
      <w:r>
        <w:rPr>
          <w:rStyle w:val="aa"/>
        </w:rPr>
        <w:footnoteRef/>
      </w:r>
      <w:r>
        <w:t xml:space="preserve"> </w:t>
      </w:r>
      <w:r>
        <w:rPr>
          <w:rFonts w:hint="eastAsia"/>
        </w:rPr>
        <w:t>作者简介：邓慧竹（</w:t>
      </w:r>
      <w:r>
        <w:rPr>
          <w:rFonts w:hint="eastAsia"/>
        </w:rPr>
        <w:t>1</w:t>
      </w:r>
      <w:r>
        <w:t>994</w:t>
      </w:r>
      <w:r>
        <w:rPr>
          <w:rFonts w:hint="eastAsia"/>
        </w:rPr>
        <w:t>~</w:t>
      </w:r>
      <w:r>
        <w:rPr>
          <w:rFonts w:hint="eastAsia"/>
        </w:rPr>
        <w:t>），在读研究生，研究方向：运动人体科学</w:t>
      </w:r>
    </w:p>
    <w:p w14:paraId="58DCC8DC" w14:textId="4A9A855A" w:rsidR="0014435A" w:rsidRDefault="0014435A">
      <w:pPr>
        <w:pStyle w:val="a8"/>
      </w:pPr>
      <w:r>
        <w:rPr>
          <w:rFonts w:hint="eastAsia"/>
        </w:rPr>
        <w:t>基金项目：</w:t>
      </w:r>
      <w:r>
        <w:rPr>
          <w:rFonts w:hint="eastAsia"/>
        </w:rPr>
        <w:t>2</w:t>
      </w:r>
      <w:r>
        <w:t>019</w:t>
      </w:r>
      <w:r w:rsidRPr="0014435A">
        <w:rPr>
          <w:rFonts w:hint="eastAsia"/>
        </w:rPr>
        <w:t>年山西师范大学研究生科技创新项目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0E0511"/>
    <w:multiLevelType w:val="multilevel"/>
    <w:tmpl w:val="FD5E97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6590C25"/>
    <w:multiLevelType w:val="multilevel"/>
    <w:tmpl w:val="723E261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256D7771"/>
    <w:multiLevelType w:val="multilevel"/>
    <w:tmpl w:val="FE8244B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D72580C"/>
    <w:multiLevelType w:val="multilevel"/>
    <w:tmpl w:val="BF9448F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_Modifi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29fswx60drw8eassxxzpx3eew99aw2dert&quot;&gt;Myopic and PA&lt;record-ids&gt;&lt;item&gt;50&lt;/item&gt;&lt;item&gt;60&lt;/item&gt;&lt;item&gt;198&lt;/item&gt;&lt;item&gt;1122&lt;/item&gt;&lt;item&gt;1209&lt;/item&gt;&lt;/record-ids&gt;&lt;/item&gt;&lt;/Libraries&gt;"/>
  </w:docVars>
  <w:rsids>
    <w:rsidRoot w:val="00586219"/>
    <w:rsid w:val="00080864"/>
    <w:rsid w:val="00083169"/>
    <w:rsid w:val="000B28FE"/>
    <w:rsid w:val="000D2D96"/>
    <w:rsid w:val="000D6ADA"/>
    <w:rsid w:val="00103A51"/>
    <w:rsid w:val="001410C6"/>
    <w:rsid w:val="0014435A"/>
    <w:rsid w:val="00150385"/>
    <w:rsid w:val="00156187"/>
    <w:rsid w:val="001579D0"/>
    <w:rsid w:val="00202EC1"/>
    <w:rsid w:val="00213A95"/>
    <w:rsid w:val="00240E9D"/>
    <w:rsid w:val="0024611D"/>
    <w:rsid w:val="00252919"/>
    <w:rsid w:val="00294CE3"/>
    <w:rsid w:val="002A0DBC"/>
    <w:rsid w:val="002A1978"/>
    <w:rsid w:val="002B1AA6"/>
    <w:rsid w:val="002B4A09"/>
    <w:rsid w:val="003020D0"/>
    <w:rsid w:val="0031708D"/>
    <w:rsid w:val="0034634D"/>
    <w:rsid w:val="003C48BE"/>
    <w:rsid w:val="003F7641"/>
    <w:rsid w:val="00467AC7"/>
    <w:rsid w:val="00487D00"/>
    <w:rsid w:val="004E7793"/>
    <w:rsid w:val="00503283"/>
    <w:rsid w:val="00550591"/>
    <w:rsid w:val="00556DB9"/>
    <w:rsid w:val="00586219"/>
    <w:rsid w:val="005A62A9"/>
    <w:rsid w:val="005B080B"/>
    <w:rsid w:val="005C0A70"/>
    <w:rsid w:val="005C39F4"/>
    <w:rsid w:val="005E0C54"/>
    <w:rsid w:val="005E6C12"/>
    <w:rsid w:val="0062069C"/>
    <w:rsid w:val="00625296"/>
    <w:rsid w:val="0063790C"/>
    <w:rsid w:val="0064304B"/>
    <w:rsid w:val="00750042"/>
    <w:rsid w:val="007B039A"/>
    <w:rsid w:val="007C5402"/>
    <w:rsid w:val="007D7D3B"/>
    <w:rsid w:val="007F3344"/>
    <w:rsid w:val="00807E4E"/>
    <w:rsid w:val="008124DF"/>
    <w:rsid w:val="00815542"/>
    <w:rsid w:val="0081573D"/>
    <w:rsid w:val="008271BC"/>
    <w:rsid w:val="0088336A"/>
    <w:rsid w:val="0088524C"/>
    <w:rsid w:val="008936B7"/>
    <w:rsid w:val="008C1783"/>
    <w:rsid w:val="008E59B2"/>
    <w:rsid w:val="008F3EC8"/>
    <w:rsid w:val="00900EAB"/>
    <w:rsid w:val="009343DF"/>
    <w:rsid w:val="009A53EF"/>
    <w:rsid w:val="009B3988"/>
    <w:rsid w:val="009D32A1"/>
    <w:rsid w:val="009E7C2F"/>
    <w:rsid w:val="009F5762"/>
    <w:rsid w:val="00A3779D"/>
    <w:rsid w:val="00A64D12"/>
    <w:rsid w:val="00AB1C04"/>
    <w:rsid w:val="00AF0B98"/>
    <w:rsid w:val="00B25D2F"/>
    <w:rsid w:val="00B44AF4"/>
    <w:rsid w:val="00BF097D"/>
    <w:rsid w:val="00BF3100"/>
    <w:rsid w:val="00C318F6"/>
    <w:rsid w:val="00C371FF"/>
    <w:rsid w:val="00C7189D"/>
    <w:rsid w:val="00C80B21"/>
    <w:rsid w:val="00CB4702"/>
    <w:rsid w:val="00CD474B"/>
    <w:rsid w:val="00CF1F8D"/>
    <w:rsid w:val="00D12BCD"/>
    <w:rsid w:val="00D228B0"/>
    <w:rsid w:val="00D26FF9"/>
    <w:rsid w:val="00D50FB9"/>
    <w:rsid w:val="00D809CC"/>
    <w:rsid w:val="00D9218A"/>
    <w:rsid w:val="00DA40FC"/>
    <w:rsid w:val="00E01345"/>
    <w:rsid w:val="00E0794F"/>
    <w:rsid w:val="00E12619"/>
    <w:rsid w:val="00E17A4A"/>
    <w:rsid w:val="00E21A4C"/>
    <w:rsid w:val="00E41BCF"/>
    <w:rsid w:val="00E46146"/>
    <w:rsid w:val="00E86D48"/>
    <w:rsid w:val="00ED4711"/>
    <w:rsid w:val="00EE71C7"/>
    <w:rsid w:val="00F70136"/>
    <w:rsid w:val="00FB20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B72E1CD"/>
  <w15:chartTrackingRefBased/>
  <w15:docId w15:val="{A14DB913-DF65-46BC-A89C-9DE1F3673E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86219"/>
    <w:pPr>
      <w:ind w:firstLineChars="200" w:firstLine="420"/>
    </w:pPr>
  </w:style>
  <w:style w:type="paragraph" w:styleId="a4">
    <w:name w:val="header"/>
    <w:basedOn w:val="a"/>
    <w:link w:val="a5"/>
    <w:rsid w:val="00C318F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rsid w:val="00C318F6"/>
    <w:rPr>
      <w:kern w:val="2"/>
      <w:sz w:val="18"/>
      <w:szCs w:val="18"/>
    </w:rPr>
  </w:style>
  <w:style w:type="paragraph" w:styleId="a6">
    <w:name w:val="footer"/>
    <w:basedOn w:val="a"/>
    <w:link w:val="a7"/>
    <w:rsid w:val="00C318F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rsid w:val="00C318F6"/>
    <w:rPr>
      <w:kern w:val="2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C0A70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C0A70"/>
    <w:rPr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5C0A70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C0A70"/>
    <w:rPr>
      <w:noProof/>
      <w:kern w:val="2"/>
      <w:szCs w:val="24"/>
    </w:rPr>
  </w:style>
  <w:style w:type="paragraph" w:styleId="a8">
    <w:name w:val="footnote text"/>
    <w:basedOn w:val="a"/>
    <w:link w:val="a9"/>
    <w:rsid w:val="00E21A4C"/>
    <w:pPr>
      <w:snapToGrid w:val="0"/>
      <w:jc w:val="left"/>
    </w:pPr>
    <w:rPr>
      <w:sz w:val="18"/>
      <w:szCs w:val="18"/>
    </w:rPr>
  </w:style>
  <w:style w:type="character" w:customStyle="1" w:styleId="a9">
    <w:name w:val="脚注文本 字符"/>
    <w:basedOn w:val="a0"/>
    <w:link w:val="a8"/>
    <w:rsid w:val="00E21A4C"/>
    <w:rPr>
      <w:kern w:val="2"/>
      <w:sz w:val="18"/>
      <w:szCs w:val="18"/>
    </w:rPr>
  </w:style>
  <w:style w:type="character" w:styleId="aa">
    <w:name w:val="footnote reference"/>
    <w:basedOn w:val="a0"/>
    <w:rsid w:val="00E21A4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国内(CNKI)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zh-CN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1</c:f>
              <c:strCache>
                <c:ptCount val="10"/>
                <c:pt idx="0">
                  <c:v>1990-1992</c:v>
                </c:pt>
                <c:pt idx="1">
                  <c:v>1993-1995</c:v>
                </c:pt>
                <c:pt idx="2">
                  <c:v>1996-1998</c:v>
                </c:pt>
                <c:pt idx="3">
                  <c:v>1999-2001</c:v>
                </c:pt>
                <c:pt idx="4">
                  <c:v>2002-2004</c:v>
                </c:pt>
                <c:pt idx="5">
                  <c:v>2005-2007</c:v>
                </c:pt>
                <c:pt idx="6">
                  <c:v>2008-2010</c:v>
                </c:pt>
                <c:pt idx="7">
                  <c:v>2011-2013</c:v>
                </c:pt>
                <c:pt idx="8">
                  <c:v>2014-2016</c:v>
                </c:pt>
                <c:pt idx="9">
                  <c:v>2017-2020</c:v>
                </c:pt>
              </c:strCache>
            </c:strRef>
          </c:cat>
          <c:val>
            <c:numRef>
              <c:f>Sheet1!$B$2:$B$11</c:f>
              <c:numCache>
                <c:formatCode>General</c:formatCode>
                <c:ptCount val="10"/>
                <c:pt idx="0">
                  <c:v>5</c:v>
                </c:pt>
                <c:pt idx="1">
                  <c:v>5</c:v>
                </c:pt>
                <c:pt idx="2">
                  <c:v>5</c:v>
                </c:pt>
                <c:pt idx="3">
                  <c:v>7</c:v>
                </c:pt>
                <c:pt idx="4">
                  <c:v>14</c:v>
                </c:pt>
                <c:pt idx="5">
                  <c:v>18</c:v>
                </c:pt>
                <c:pt idx="6">
                  <c:v>16</c:v>
                </c:pt>
                <c:pt idx="7">
                  <c:v>36</c:v>
                </c:pt>
                <c:pt idx="8">
                  <c:v>27</c:v>
                </c:pt>
                <c:pt idx="9">
                  <c:v>4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427-4213-8462-DEBC997598A5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国外(Wos)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zh-CN"/>
              </a:p>
            </c:txPr>
            <c:dLblPos val="t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1</c:f>
              <c:strCache>
                <c:ptCount val="10"/>
                <c:pt idx="0">
                  <c:v>1990-1992</c:v>
                </c:pt>
                <c:pt idx="1">
                  <c:v>1993-1995</c:v>
                </c:pt>
                <c:pt idx="2">
                  <c:v>1996-1998</c:v>
                </c:pt>
                <c:pt idx="3">
                  <c:v>1999-2001</c:v>
                </c:pt>
                <c:pt idx="4">
                  <c:v>2002-2004</c:v>
                </c:pt>
                <c:pt idx="5">
                  <c:v>2005-2007</c:v>
                </c:pt>
                <c:pt idx="6">
                  <c:v>2008-2010</c:v>
                </c:pt>
                <c:pt idx="7">
                  <c:v>2011-2013</c:v>
                </c:pt>
                <c:pt idx="8">
                  <c:v>2014-2016</c:v>
                </c:pt>
                <c:pt idx="9">
                  <c:v>2017-2020</c:v>
                </c:pt>
              </c:strCache>
            </c:strRef>
          </c:cat>
          <c:val>
            <c:numRef>
              <c:f>Sheet1!$C$2:$C$11</c:f>
              <c:numCache>
                <c:formatCode>General</c:formatCode>
                <c:ptCount val="10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0</c:v>
                </c:pt>
                <c:pt idx="7">
                  <c:v>19</c:v>
                </c:pt>
                <c:pt idx="8">
                  <c:v>43</c:v>
                </c:pt>
                <c:pt idx="9">
                  <c:v>5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427-4213-8462-DEBC997598A5}"/>
            </c:ext>
          </c:extLst>
        </c:ser>
        <c:dLbls>
          <c:dLblPos val="t"/>
          <c:showLegendKey val="0"/>
          <c:showVal val="1"/>
          <c:showCatName val="0"/>
          <c:showSerName val="0"/>
          <c:showPercent val="0"/>
          <c:showBubbleSize val="0"/>
        </c:dLbls>
        <c:smooth val="0"/>
        <c:axId val="617567864"/>
        <c:axId val="617575736"/>
      </c:lineChart>
      <c:catAx>
        <c:axId val="61756786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zh-CN" altLang="en-US"/>
                  <a:t>年份</a:t>
                </a:r>
              </a:p>
            </c:rich>
          </c:tx>
          <c:layout>
            <c:manualLayout>
              <c:xMode val="edge"/>
              <c:yMode val="edge"/>
              <c:x val="0.38175468470898422"/>
              <c:y val="0.8328276699029125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zh-CN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617575736"/>
        <c:crosses val="autoZero"/>
        <c:auto val="1"/>
        <c:lblAlgn val="ctr"/>
        <c:lblOffset val="100"/>
        <c:noMultiLvlLbl val="0"/>
      </c:catAx>
      <c:valAx>
        <c:axId val="6175757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zh-CN" altLang="en-US"/>
                  <a:t>发文量（篇）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zh-CN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61756786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r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C2FFB2-D874-4DD2-96E2-E8CA86069F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1</TotalTime>
  <Pages>10</Pages>
  <Words>1092</Words>
  <Characters>6231</Characters>
  <Application>Microsoft Office Word</Application>
  <DocSecurity>0</DocSecurity>
  <Lines>51</Lines>
  <Paragraphs>14</Paragraphs>
  <ScaleCrop>false</ScaleCrop>
  <Company/>
  <LinksUpToDate>false</LinksUpToDate>
  <CharactersWithSpaces>7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邓 慧竹</dc:creator>
  <cp:keywords/>
  <dc:description/>
  <cp:lastModifiedBy>邓 慧竹</cp:lastModifiedBy>
  <cp:revision>32</cp:revision>
  <dcterms:created xsi:type="dcterms:W3CDTF">2020-03-25T07:36:00Z</dcterms:created>
  <dcterms:modified xsi:type="dcterms:W3CDTF">2020-04-02T08:04:00Z</dcterms:modified>
</cp:coreProperties>
</file>